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5E6B5" w14:textId="005995B3" w:rsidR="000C0196" w:rsidRPr="00DE02FE" w:rsidRDefault="00646525" w:rsidP="00C645BD">
      <w:pPr>
        <w:pStyle w:val="Heading1"/>
        <w:rPr>
          <w:rFonts w:cs="Times New Roman"/>
        </w:rPr>
      </w:pPr>
      <w:r w:rsidRPr="00DE02FE">
        <w:rPr>
          <w:rFonts w:cs="Times New Roman"/>
        </w:rPr>
        <w:t>Chapter 1:</w:t>
      </w:r>
      <w:r w:rsidRPr="00DE02FE">
        <w:rPr>
          <w:rFonts w:cs="Times New Roman"/>
        </w:rPr>
        <w:tab/>
        <w:t>Introduction</w:t>
      </w:r>
    </w:p>
    <w:p w14:paraId="6DB18FEF" w14:textId="33E7380D" w:rsidR="00916BDB" w:rsidRPr="00DE02FE" w:rsidRDefault="00F50403" w:rsidP="00F50403">
      <w:pPr>
        <w:pStyle w:val="Heading2"/>
        <w:rPr>
          <w:rFonts w:cs="Times New Roman"/>
        </w:rPr>
      </w:pPr>
      <w:r w:rsidRPr="00DE02FE">
        <w:rPr>
          <w:rFonts w:cs="Times New Roman"/>
        </w:rPr>
        <w:t>1.1</w:t>
      </w:r>
      <w:r w:rsidR="005B51A2" w:rsidRPr="00DE02FE">
        <w:rPr>
          <w:rFonts w:cs="Times New Roman"/>
        </w:rPr>
        <w:tab/>
      </w:r>
      <w:r w:rsidR="007025C1" w:rsidRPr="00DE02FE">
        <w:rPr>
          <w:rFonts w:cs="Times New Roman"/>
        </w:rPr>
        <w:t>Background</w:t>
      </w:r>
      <w:r w:rsidR="005B51A2" w:rsidRPr="00DE02FE">
        <w:rPr>
          <w:rFonts w:cs="Times New Roman"/>
        </w:rPr>
        <w:t xml:space="preserve"> Information</w:t>
      </w:r>
    </w:p>
    <w:p w14:paraId="43C88EE6" w14:textId="178F8425" w:rsidR="00B10B59" w:rsidRPr="00DE02FE" w:rsidRDefault="00C030FF" w:rsidP="00417AFC">
      <w:pPr>
        <w:rPr>
          <w:rFonts w:cs="Times New Roman"/>
        </w:rPr>
      </w:pPr>
      <w:r w:rsidRPr="00DE02FE">
        <w:rPr>
          <w:rFonts w:cs="Times New Roman"/>
        </w:rPr>
        <w:t xml:space="preserve">To </w:t>
      </w:r>
      <w:r w:rsidR="007025C1" w:rsidRPr="00DE02FE">
        <w:rPr>
          <w:rFonts w:cs="Times New Roman"/>
        </w:rPr>
        <w:t xml:space="preserve">understand </w:t>
      </w:r>
      <w:r w:rsidR="00054930" w:rsidRPr="00DE02FE">
        <w:rPr>
          <w:rFonts w:cs="Times New Roman"/>
        </w:rPr>
        <w:t xml:space="preserve">the broad picture </w:t>
      </w:r>
      <w:r w:rsidR="007025C1" w:rsidRPr="00DE02FE">
        <w:rPr>
          <w:rFonts w:cs="Times New Roman"/>
        </w:rPr>
        <w:t xml:space="preserve">of </w:t>
      </w:r>
      <w:r w:rsidR="00054930" w:rsidRPr="00DE02FE">
        <w:rPr>
          <w:rFonts w:cs="Times New Roman"/>
        </w:rPr>
        <w:t xml:space="preserve">the </w:t>
      </w:r>
      <w:r w:rsidR="007025C1" w:rsidRPr="00DE02FE">
        <w:rPr>
          <w:rFonts w:cs="Times New Roman"/>
        </w:rPr>
        <w:t xml:space="preserve">DNS </w:t>
      </w:r>
      <w:r w:rsidR="00054930" w:rsidRPr="00DE02FE">
        <w:rPr>
          <w:rFonts w:cs="Times New Roman"/>
        </w:rPr>
        <w:t xml:space="preserve">we must go back and understand what the internet is and how it works. The world has arguably become smaller every day. There are </w:t>
      </w:r>
      <w:r w:rsidRPr="00DE02FE">
        <w:rPr>
          <w:rFonts w:cs="Times New Roman"/>
        </w:rPr>
        <w:t>many</w:t>
      </w:r>
      <w:r w:rsidR="00054930" w:rsidRPr="00DE02FE">
        <w:rPr>
          <w:rFonts w:cs="Times New Roman"/>
        </w:rPr>
        <w:t xml:space="preserve"> computing devices throughout the world</w:t>
      </w:r>
      <w:r w:rsidRPr="00DE02FE">
        <w:rPr>
          <w:rFonts w:cs="Times New Roman"/>
        </w:rPr>
        <w:t>,</w:t>
      </w:r>
      <w:r w:rsidR="00054930" w:rsidRPr="00DE02FE">
        <w:rPr>
          <w:rFonts w:cs="Times New Roman"/>
        </w:rPr>
        <w:t xml:space="preserve"> and the internet </w:t>
      </w:r>
      <w:r w:rsidR="00B10B59" w:rsidRPr="00DE02FE">
        <w:rPr>
          <w:rFonts w:cs="Times New Roman"/>
        </w:rPr>
        <w:fldChar w:fldCharType="begin"/>
      </w:r>
      <w:r w:rsidR="00B10B59" w:rsidRPr="00DE02FE">
        <w:rPr>
          <w:rFonts w:cs="Times New Roman"/>
        </w:rPr>
        <w:instrText xml:space="preserve"> ADDIN ZOTERO_ITEM CSL_CITATION {"citationID":"zxVbBVA0","properties":{"formattedCitation":"(Kurose &amp; Ross, 2013)","plainCitation":"(Kurose &amp; Ross, 2013)","noteIndex":0},"citationItems":[{"id":21,"uris":["http://zotero.org/users/local/5uo6EOBr/items/ZNP4UHSA"],"itemData":{"id":21,"type":"book","call-number":"TK5105.875.I57 K88 2013","edition":"6th ed","event-place":"Boston","ISBN":"978-0-13-285620-1","language":"en","note":"OCLC: ocn769141382","number-of-pages":"862","publisher":"Pearson","publisher-place":"Boston","source":"Library of Congress ISBN","title":"Computer networking: a top-down approach","title-short":"Computer networking","author":[{"family":"Kurose","given":"James F."},{"family":"Ross","given":"Keith W."}],"issued":{"date-parts":[["2013"]]}}}],"schema":"https://github.com/citation-style-language/schema/raw/master/csl-citation.json"} </w:instrText>
      </w:r>
      <w:r w:rsidR="00B10B59" w:rsidRPr="00DE02FE">
        <w:rPr>
          <w:rFonts w:cs="Times New Roman"/>
        </w:rPr>
        <w:fldChar w:fldCharType="separate"/>
      </w:r>
      <w:r w:rsidR="00B10B59" w:rsidRPr="00DE02FE">
        <w:rPr>
          <w:rFonts w:cs="Times New Roman"/>
        </w:rPr>
        <w:t>(Kurose &amp; Ross, 2013)</w:t>
      </w:r>
      <w:r w:rsidR="00B10B59" w:rsidRPr="00DE02FE">
        <w:rPr>
          <w:rFonts w:cs="Times New Roman"/>
        </w:rPr>
        <w:fldChar w:fldCharType="end"/>
      </w:r>
      <w:r w:rsidR="00B10B59" w:rsidRPr="00DE02FE">
        <w:rPr>
          <w:rFonts w:cs="Times New Roman"/>
        </w:rPr>
        <w:t xml:space="preserve"> </w:t>
      </w:r>
      <w:r w:rsidR="00054930" w:rsidRPr="00DE02FE">
        <w:rPr>
          <w:rFonts w:cs="Times New Roman"/>
        </w:rPr>
        <w:t>plays a huge role in connecting all these devices</w:t>
      </w:r>
      <w:r w:rsidR="00EE29AD" w:rsidRPr="00DE02FE">
        <w:rPr>
          <w:rFonts w:cs="Times New Roman"/>
        </w:rPr>
        <w:t>.</w:t>
      </w:r>
      <w:r w:rsidR="00054930" w:rsidRPr="00DE02FE">
        <w:rPr>
          <w:rFonts w:cs="Times New Roman"/>
        </w:rPr>
        <w:t xml:space="preserve"> </w:t>
      </w:r>
    </w:p>
    <w:p w14:paraId="10594672" w14:textId="0CC97DF4" w:rsidR="009D20D1" w:rsidRPr="00DE02FE" w:rsidRDefault="009D20D1" w:rsidP="00417AFC">
      <w:pPr>
        <w:spacing w:before="240"/>
        <w:rPr>
          <w:rFonts w:cs="Times New Roman"/>
        </w:rPr>
      </w:pPr>
      <w:r w:rsidRPr="00DE02FE">
        <w:rPr>
          <w:rFonts w:cs="Times New Roman"/>
        </w:rPr>
        <w:t xml:space="preserve">Before the </w:t>
      </w:r>
      <w:r w:rsidR="00EE29AD" w:rsidRPr="00DE02FE">
        <w:rPr>
          <w:rFonts w:cs="Times New Roman"/>
        </w:rPr>
        <w:t>Domain Name System (</w:t>
      </w:r>
      <w:r w:rsidRPr="00DE02FE">
        <w:rPr>
          <w:rFonts w:cs="Times New Roman"/>
        </w:rPr>
        <w:t>DNS</w:t>
      </w:r>
      <w:r w:rsidR="00EE29AD" w:rsidRPr="00DE02FE">
        <w:rPr>
          <w:rFonts w:cs="Times New Roman"/>
        </w:rPr>
        <w:t>)</w:t>
      </w:r>
      <w:r w:rsidRPr="00DE02FE">
        <w:rPr>
          <w:rFonts w:cs="Times New Roman"/>
        </w:rPr>
        <w:t xml:space="preserve">, surfing the internet was tiresome due to lack of scalability. It goes back to 1969 when the Advanced Research Projects Agency Network (ARPANET) was established, also referred to as, ‘the internet’s grandfather’ </w:t>
      </w:r>
      <w:r w:rsidRPr="00DE02FE">
        <w:rPr>
          <w:rFonts w:cs="Times New Roman"/>
        </w:rPr>
        <w:fldChar w:fldCharType="begin"/>
      </w:r>
      <w:r w:rsidRPr="00DE02FE">
        <w:rPr>
          <w:rFonts w:cs="Times New Roman"/>
        </w:rPr>
        <w:instrText xml:space="preserve"> ADDIN ZOTERO_ITEM CSL_CITATION {"citationID":"0ycOzrlo","properties":{"formattedCitation":"({\\i{}ARPANET | Definition, Map, Cold War, First Message, &amp; History | Britannica}, n.d.)","plainCitation":"(ARPANET | Definition, Map, Cold War, First Message, &amp; History | Britannica, n.d.)","noteIndex":0},"citationItems":[{"id":24,"uris":["http://zotero.org/users/local/5uo6EOBr/items/PZ6KT7PR"],"itemData":{"id":24,"type":"webpage","abstract":"ARPANET, in full Advanced Research Projects Agency Network, experimental computer network that was the forerunner of the Internet. The Advanced Research Projects Agency (ARPA), an arm of the U.S. Defense Department, funded the development of the Advanced Research Projects Agency Network (ARPANET) in the late 1960s. Its initial purpose was to link computers at Pentagon-funded research institutions over telephone lines. At the height of the Cold War, military commanders were seeking a computer communications system without a central core, with no headquarters or base of operations that could be attacked and destroyed by enemies thus blacking out the entire network","language":"en","title":"ARPANET | Definition, Map, Cold War, First Message, &amp; History | Britannica","URL":"https://www.britannica.com/topic/ARPANET","accessed":{"date-parts":[["2023",5,7]]}}}],"schema":"https://github.com/citation-style-language/schema/raw/master/csl-citation.json"} </w:instrText>
      </w:r>
      <w:r w:rsidRPr="00DE02FE">
        <w:rPr>
          <w:rFonts w:cs="Times New Roman"/>
        </w:rPr>
        <w:fldChar w:fldCharType="separate"/>
      </w:r>
      <w:r w:rsidRPr="00DE02FE">
        <w:rPr>
          <w:rFonts w:cs="Times New Roman"/>
          <w:kern w:val="0"/>
          <w:szCs w:val="24"/>
        </w:rPr>
        <w:t>(</w:t>
      </w:r>
      <w:r w:rsidRPr="00DE02FE">
        <w:rPr>
          <w:rFonts w:cs="Times New Roman"/>
          <w:i/>
          <w:iCs/>
          <w:kern w:val="0"/>
          <w:szCs w:val="24"/>
        </w:rPr>
        <w:t>ARPANET | Definition, Map, Cold War, First Message, &amp; History | Britannica</w:t>
      </w:r>
      <w:r w:rsidRPr="00DE02FE">
        <w:rPr>
          <w:rFonts w:cs="Times New Roman"/>
          <w:kern w:val="0"/>
          <w:szCs w:val="24"/>
        </w:rPr>
        <w:t>, n.d.)</w:t>
      </w:r>
      <w:r w:rsidRPr="00DE02FE">
        <w:rPr>
          <w:rFonts w:cs="Times New Roman"/>
        </w:rPr>
        <w:fldChar w:fldCharType="end"/>
      </w:r>
      <w:r w:rsidRPr="00DE02FE">
        <w:rPr>
          <w:rFonts w:cs="Times New Roman"/>
        </w:rPr>
        <w:t xml:space="preserve">. It made use of a huge directory of websites and their corresponding </w:t>
      </w:r>
      <w:r w:rsidR="00EE29AD" w:rsidRPr="00DE02FE">
        <w:rPr>
          <w:rFonts w:cs="Times New Roman"/>
        </w:rPr>
        <w:t>internet protocol (IP)</w:t>
      </w:r>
      <w:r w:rsidRPr="00DE02FE">
        <w:rPr>
          <w:rFonts w:cs="Times New Roman"/>
        </w:rPr>
        <w:t xml:space="preserve"> addresses which became harder to maintain by the Network Information Center (NIC). </w:t>
      </w:r>
    </w:p>
    <w:p w14:paraId="4D5DCA87" w14:textId="1CB867B5" w:rsidR="008909D5" w:rsidRPr="00DE02FE" w:rsidRDefault="009D20D1" w:rsidP="008909D5">
      <w:pPr>
        <w:spacing w:before="240"/>
        <w:rPr>
          <w:rFonts w:cs="Times New Roman"/>
        </w:rPr>
      </w:pPr>
      <w:r w:rsidRPr="00DE02FE">
        <w:rPr>
          <w:rFonts w:cs="Times New Roman"/>
        </w:rPr>
        <w:t xml:space="preserve">In 1983, Paul Mockapetris proposed DNS architecture </w:t>
      </w:r>
      <w:r w:rsidRPr="00DE02FE">
        <w:rPr>
          <w:rFonts w:cs="Times New Roman"/>
        </w:rPr>
        <w:fldChar w:fldCharType="begin"/>
      </w:r>
      <w:r w:rsidRPr="00DE02FE">
        <w:rPr>
          <w:rFonts w:cs="Times New Roman"/>
        </w:rPr>
        <w:instrText xml:space="preserve"> ADDIN ZOTERO_ITEM CSL_CITATION {"citationID":"TdGWxCDv","properties":{"formattedCitation":"(Metz, n.d.)","plainCitation":"(Metz, n.d.)","noteIndex":0},"citationItems":[{"id":26,"uris":["http://zotero.org/users/local/5uo6EOBr/items/AGNKVCTR"],"itemData":{"id":26,"type":"article-magazine","abstract":"Paul Mockapetris invented the Domain Naming System, or DNS, which automated the management of internet names and addresses by spreading the duties among myriad servers set up across the network. Ultimately, it allowed the internet to operate without a single, central naming authority.","container-title":"Wired","ISSN":"1059-1028","language":"en-US","note":"section: tags","source":"www.wired.com","title":"Why Does the Net Still Work on Christmas? Paul Mockapetris","title-short":"Why Does the Net Still Work on Christmas?","URL":"https://www.wired.com/2012/07/paul-mockapetris-dns/","author":[{"family":"Metz","given":"Cade"}],"accessed":{"date-parts":[["2023",5,7]]}}}],"schema":"https://github.com/citation-style-language/schema/raw/master/csl-citation.json"} </w:instrText>
      </w:r>
      <w:r w:rsidRPr="00DE02FE">
        <w:rPr>
          <w:rFonts w:cs="Times New Roman"/>
        </w:rPr>
        <w:fldChar w:fldCharType="separate"/>
      </w:r>
      <w:r w:rsidRPr="00DE02FE">
        <w:rPr>
          <w:rFonts w:cs="Times New Roman"/>
        </w:rPr>
        <w:t>(Metz, n.d.)</w:t>
      </w:r>
      <w:r w:rsidRPr="00DE02FE">
        <w:rPr>
          <w:rFonts w:cs="Times New Roman"/>
        </w:rPr>
        <w:fldChar w:fldCharType="end"/>
      </w:r>
      <w:r w:rsidRPr="00DE02FE">
        <w:rPr>
          <w:rFonts w:cs="Times New Roman"/>
        </w:rPr>
        <w:t xml:space="preserve">. It automated the management of the internet names and addresses by spreading the duties among servers and allowed the internet to operate without NIC or any other single naming authority. The system ensured that every device on the network knew about every other device. When you typed a domain name, it turned into an </w:t>
      </w:r>
      <w:r w:rsidR="00EE29AD" w:rsidRPr="00DE02FE">
        <w:rPr>
          <w:rFonts w:cs="Times New Roman"/>
        </w:rPr>
        <w:t>IP</w:t>
      </w:r>
      <w:r w:rsidRPr="00DE02FE">
        <w:rPr>
          <w:rFonts w:cs="Times New Roman"/>
        </w:rPr>
        <w:t xml:space="preserve"> where the packets should be routed. Every internet service including access to websites, </w:t>
      </w:r>
      <w:r w:rsidR="002C74BC" w:rsidRPr="00DE02FE">
        <w:rPr>
          <w:rFonts w:cs="Times New Roman"/>
        </w:rPr>
        <w:t>email sent or received, streaming</w:t>
      </w:r>
      <w:r w:rsidR="000D754D" w:rsidRPr="00DE02FE">
        <w:rPr>
          <w:rFonts w:cs="Times New Roman"/>
        </w:rPr>
        <w:t xml:space="preserve"> media</w:t>
      </w:r>
      <w:r w:rsidR="002C74BC" w:rsidRPr="00DE02FE">
        <w:rPr>
          <w:rFonts w:cs="Times New Roman"/>
        </w:rPr>
        <w:t xml:space="preserve">, social </w:t>
      </w:r>
      <w:r w:rsidR="00DD5122" w:rsidRPr="00DE02FE">
        <w:rPr>
          <w:rFonts w:cs="Times New Roman"/>
        </w:rPr>
        <w:t>media,</w:t>
      </w:r>
      <w:r w:rsidR="002C74BC" w:rsidRPr="00DE02FE">
        <w:rPr>
          <w:rFonts w:cs="Times New Roman"/>
        </w:rPr>
        <w:t xml:space="preserve"> and every other internet service, needs</w:t>
      </w:r>
      <w:r w:rsidR="00EE29AD" w:rsidRPr="00DE02FE">
        <w:rPr>
          <w:rFonts w:cs="Times New Roman"/>
        </w:rPr>
        <w:t xml:space="preserve"> </w:t>
      </w:r>
      <w:r w:rsidR="002C74BC" w:rsidRPr="00DE02FE">
        <w:rPr>
          <w:rFonts w:cs="Times New Roman"/>
        </w:rPr>
        <w:t>DNS to translate relatable domain names</w:t>
      </w:r>
      <w:r w:rsidR="00EE29AD" w:rsidRPr="00DE02FE">
        <w:rPr>
          <w:rFonts w:cs="Times New Roman"/>
        </w:rPr>
        <w:t xml:space="preserve">, </w:t>
      </w:r>
      <w:r w:rsidR="002C74BC" w:rsidRPr="00DE02FE">
        <w:rPr>
          <w:rFonts w:cs="Times New Roman"/>
        </w:rPr>
        <w:t>to the</w:t>
      </w:r>
      <w:r w:rsidR="00EE29AD" w:rsidRPr="00DE02FE">
        <w:rPr>
          <w:rFonts w:cs="Times New Roman"/>
        </w:rPr>
        <w:t xml:space="preserve"> </w:t>
      </w:r>
      <w:r w:rsidR="002C74BC" w:rsidRPr="00DE02FE">
        <w:rPr>
          <w:rFonts w:cs="Times New Roman"/>
        </w:rPr>
        <w:t>IP address</w:t>
      </w:r>
      <w:r w:rsidR="00EE29AD" w:rsidRPr="00DE02FE">
        <w:rPr>
          <w:rFonts w:cs="Times New Roman"/>
        </w:rPr>
        <w:t xml:space="preserve"> related to the service on the internet. For example, when searching the domain name “YouTube”, the DNS translates it to IP address, “172.217.170.174” </w:t>
      </w:r>
      <w:r w:rsidR="008E4746" w:rsidRPr="00DE02FE">
        <w:rPr>
          <w:rFonts w:cs="Times New Roman"/>
        </w:rPr>
        <w:t>to</w:t>
      </w:r>
      <w:r w:rsidR="00EE29AD" w:rsidRPr="00DE02FE">
        <w:rPr>
          <w:rFonts w:cs="Times New Roman"/>
        </w:rPr>
        <w:t xml:space="preserve"> access the specific service. Evidently, f</w:t>
      </w:r>
      <w:r w:rsidR="000D754D" w:rsidRPr="00DE02FE">
        <w:rPr>
          <w:rFonts w:cs="Times New Roman"/>
        </w:rPr>
        <w:t>or the internet’s proper functioning, t</w:t>
      </w:r>
      <w:r w:rsidR="002C74BC" w:rsidRPr="00DE02FE">
        <w:rPr>
          <w:rFonts w:cs="Times New Roman"/>
        </w:rPr>
        <w:t>he DNS</w:t>
      </w:r>
      <w:r w:rsidR="000D754D" w:rsidRPr="00DE02FE">
        <w:rPr>
          <w:rFonts w:cs="Times New Roman"/>
        </w:rPr>
        <w:t xml:space="preserve"> plays a huge role</w:t>
      </w:r>
      <w:r w:rsidR="002C74BC" w:rsidRPr="00DE02FE">
        <w:rPr>
          <w:rFonts w:cs="Times New Roman"/>
        </w:rPr>
        <w:t>.</w:t>
      </w:r>
      <w:r w:rsidR="00DD5122" w:rsidRPr="00DE02FE">
        <w:rPr>
          <w:rFonts w:cs="Times New Roman"/>
        </w:rPr>
        <w:t xml:space="preserve"> </w:t>
      </w:r>
      <w:r w:rsidR="008909D5" w:rsidRPr="00DE02FE">
        <w:rPr>
          <w:rFonts w:cs="Times New Roman"/>
        </w:rPr>
        <w:t>In the process of loading a webpage, four DNS servers</w:t>
      </w:r>
      <w:r w:rsidR="004E48F6" w:rsidRPr="00DE02FE">
        <w:rPr>
          <w:rFonts w:cs="Times New Roman"/>
        </w:rPr>
        <w:t xml:space="preserve"> a</w:t>
      </w:r>
      <w:r w:rsidR="008909D5" w:rsidRPr="00DE02FE">
        <w:rPr>
          <w:rFonts w:cs="Times New Roman"/>
        </w:rPr>
        <w:t>re involved</w:t>
      </w:r>
      <w:r w:rsidR="007E1328" w:rsidRPr="00DE02FE">
        <w:rPr>
          <w:rFonts w:cs="Times New Roman"/>
        </w:rPr>
        <w:t xml:space="preserve"> </w:t>
      </w:r>
      <w:r w:rsidR="007E1328" w:rsidRPr="00DE02FE">
        <w:rPr>
          <w:rFonts w:cs="Times New Roman"/>
        </w:rPr>
        <w:fldChar w:fldCharType="begin"/>
      </w:r>
      <w:r w:rsidR="007E1328" w:rsidRPr="00DE02FE">
        <w:rPr>
          <w:rFonts w:cs="Times New Roman"/>
        </w:rPr>
        <w:instrText xml:space="preserve"> ADDIN ZOTERO_ITEM CSL_CITATION {"citationID":"irh5XLzi","properties":{"formattedCitation":"({\\i{}DNS Server Types | Cloudflare}, n.d.)","plainCitation":"(DNS Server Types | Cloudflare, n.d.)","noteIndex":0},"citationItems":[{"id":31,"uris":["http://zotero.org/users/local/5uo6EOBr/items/XZV6BIRL"],"itemData":{"id":31,"type":"webpage","title":"DNS server types | Cloudflare","URL":"https://www.cloudflare.com/en-gb/learning/dns/dns-server-types/","accessed":{"date-parts":[["2023",5,8]]}}}],"schema":"https://github.com/citation-style-language/schema/raw/master/csl-citation.json"} </w:instrText>
      </w:r>
      <w:r w:rsidR="007E1328" w:rsidRPr="00DE02FE">
        <w:rPr>
          <w:rFonts w:cs="Times New Roman"/>
        </w:rPr>
        <w:fldChar w:fldCharType="separate"/>
      </w:r>
      <w:r w:rsidR="007E1328" w:rsidRPr="00DE02FE">
        <w:rPr>
          <w:rFonts w:cs="Times New Roman"/>
          <w:kern w:val="0"/>
          <w:szCs w:val="24"/>
        </w:rPr>
        <w:t>(</w:t>
      </w:r>
      <w:r w:rsidR="007E1328" w:rsidRPr="00DE02FE">
        <w:rPr>
          <w:rFonts w:cs="Times New Roman"/>
          <w:i/>
          <w:iCs/>
          <w:kern w:val="0"/>
          <w:szCs w:val="24"/>
        </w:rPr>
        <w:t>DNS Server Types | Cloudflare</w:t>
      </w:r>
      <w:r w:rsidR="007E1328" w:rsidRPr="00DE02FE">
        <w:rPr>
          <w:rFonts w:cs="Times New Roman"/>
          <w:kern w:val="0"/>
          <w:szCs w:val="24"/>
        </w:rPr>
        <w:t>, n.d.)</w:t>
      </w:r>
      <w:r w:rsidR="007E1328" w:rsidRPr="00DE02FE">
        <w:rPr>
          <w:rFonts w:cs="Times New Roman"/>
        </w:rPr>
        <w:fldChar w:fldCharType="end"/>
      </w:r>
      <w:r w:rsidR="008909D5" w:rsidRPr="00DE02FE">
        <w:rPr>
          <w:rFonts w:cs="Times New Roman"/>
        </w:rPr>
        <w:t xml:space="preserve">: Recursive resolvers, Root nameservers, Top Level Domain (TLD) nameservers, and authoritative nameservers.  </w:t>
      </w:r>
    </w:p>
    <w:p w14:paraId="70046D95" w14:textId="0E77D587" w:rsidR="000D6EE1" w:rsidRDefault="007F0125" w:rsidP="00417AFC">
      <w:pPr>
        <w:spacing w:before="240"/>
        <w:rPr>
          <w:rFonts w:cs="Times New Roman"/>
        </w:rPr>
      </w:pPr>
      <w:r w:rsidRPr="00DE02FE">
        <w:rPr>
          <w:rFonts w:cs="Times New Roman"/>
        </w:rPr>
        <w:t>Despite the benefits of the DNS architecture to the internet,</w:t>
      </w:r>
      <w:r w:rsidR="00A64B50" w:rsidRPr="00DE02FE">
        <w:rPr>
          <w:rFonts w:cs="Times New Roman"/>
        </w:rPr>
        <w:t xml:space="preserve"> security was not a primary consideration in its design</w:t>
      </w:r>
      <w:r w:rsidR="0036160E" w:rsidRPr="00DE02FE">
        <w:rPr>
          <w:rFonts w:cs="Times New Roman"/>
        </w:rPr>
        <w:t>.</w:t>
      </w:r>
      <w:r w:rsidR="00264C08" w:rsidRPr="00DE02FE">
        <w:rPr>
          <w:rFonts w:cs="Times New Roman"/>
        </w:rPr>
        <w:t xml:space="preserve"> </w:t>
      </w:r>
      <w:r w:rsidR="00727D42" w:rsidRPr="00DE02FE">
        <w:rPr>
          <w:rFonts w:cs="Times New Roman"/>
        </w:rPr>
        <w:t>A big challenge remains of how to detect, prevent, and protect the DNS from cyber-attacks and attackers.</w:t>
      </w:r>
      <w:r w:rsidR="00727D42">
        <w:rPr>
          <w:rFonts w:cs="Times New Roman"/>
        </w:rPr>
        <w:t xml:space="preserve"> </w:t>
      </w:r>
      <w:r w:rsidR="0082718A" w:rsidRPr="00DE02FE">
        <w:rPr>
          <w:rFonts w:cs="Times New Roman"/>
        </w:rPr>
        <w:t>With this limitation and the contin</w:t>
      </w:r>
      <w:r w:rsidR="0013005F" w:rsidRPr="00DE02FE">
        <w:rPr>
          <w:rFonts w:cs="Times New Roman"/>
        </w:rPr>
        <w:t>u</w:t>
      </w:r>
      <w:r w:rsidR="0082718A" w:rsidRPr="00DE02FE">
        <w:rPr>
          <w:rFonts w:cs="Times New Roman"/>
        </w:rPr>
        <w:t xml:space="preserve">ous </w:t>
      </w:r>
      <w:r w:rsidR="00051219" w:rsidRPr="00DE02FE">
        <w:rPr>
          <w:rFonts w:cs="Times New Roman"/>
        </w:rPr>
        <w:t xml:space="preserve">technological </w:t>
      </w:r>
      <w:r w:rsidR="0082718A" w:rsidRPr="00DE02FE">
        <w:rPr>
          <w:rFonts w:cs="Times New Roman"/>
        </w:rPr>
        <w:t>advance</w:t>
      </w:r>
      <w:r w:rsidR="0013005F" w:rsidRPr="00DE02FE">
        <w:rPr>
          <w:rFonts w:cs="Times New Roman"/>
        </w:rPr>
        <w:t>ments</w:t>
      </w:r>
      <w:r w:rsidR="002A5B72" w:rsidRPr="00DE02FE">
        <w:rPr>
          <w:rFonts w:cs="Times New Roman"/>
        </w:rPr>
        <w:t xml:space="preserve">, </w:t>
      </w:r>
      <w:r w:rsidR="00BA6B53" w:rsidRPr="00DE02FE">
        <w:rPr>
          <w:rFonts w:cs="Times New Roman"/>
        </w:rPr>
        <w:t xml:space="preserve">it </w:t>
      </w:r>
      <w:r w:rsidR="002A5B72" w:rsidRPr="00DE02FE">
        <w:rPr>
          <w:rFonts w:cs="Times New Roman"/>
        </w:rPr>
        <w:t xml:space="preserve">puts the DNS at a </w:t>
      </w:r>
      <w:r w:rsidR="00BF413D" w:rsidRPr="00DE02FE">
        <w:rPr>
          <w:rFonts w:cs="Times New Roman"/>
        </w:rPr>
        <w:t xml:space="preserve">great risk to cyber-attacks. </w:t>
      </w:r>
      <w:r w:rsidR="0036160E" w:rsidRPr="00DE02FE">
        <w:rPr>
          <w:rFonts w:cs="Times New Roman"/>
        </w:rPr>
        <w:t xml:space="preserve">There are many vulnerabilities in the network </w:t>
      </w:r>
      <w:r w:rsidR="00725480" w:rsidRPr="00DE02FE">
        <w:rPr>
          <w:rFonts w:cs="Times New Roman"/>
        </w:rPr>
        <w:t>and s</w:t>
      </w:r>
      <w:r w:rsidR="00125F83" w:rsidRPr="00DE02FE">
        <w:rPr>
          <w:rFonts w:cs="Times New Roman"/>
        </w:rPr>
        <w:t>ome common threats include</w:t>
      </w:r>
      <w:r w:rsidR="00334A8B" w:rsidRPr="00DE02FE">
        <w:rPr>
          <w:rFonts w:cs="Times New Roman"/>
        </w:rPr>
        <w:t xml:space="preserve"> DNS Den</w:t>
      </w:r>
      <w:r w:rsidR="00B53062" w:rsidRPr="00DE02FE">
        <w:rPr>
          <w:rFonts w:cs="Times New Roman"/>
        </w:rPr>
        <w:t>ia</w:t>
      </w:r>
      <w:r w:rsidR="00334A8B" w:rsidRPr="00DE02FE">
        <w:rPr>
          <w:rFonts w:cs="Times New Roman"/>
        </w:rPr>
        <w:t>l-of-Service</w:t>
      </w:r>
      <w:r w:rsidR="00B53062" w:rsidRPr="00DE02FE">
        <w:rPr>
          <w:rFonts w:cs="Times New Roman"/>
        </w:rPr>
        <w:t xml:space="preserve">, DNS </w:t>
      </w:r>
      <w:r w:rsidR="00763F8E" w:rsidRPr="00DE02FE">
        <w:rPr>
          <w:rFonts w:cs="Times New Roman"/>
        </w:rPr>
        <w:t>S</w:t>
      </w:r>
      <w:r w:rsidR="00B53062" w:rsidRPr="00DE02FE">
        <w:rPr>
          <w:rFonts w:cs="Times New Roman"/>
        </w:rPr>
        <w:t xml:space="preserve">poofing, DNS </w:t>
      </w:r>
      <w:r w:rsidR="00763F8E" w:rsidRPr="00DE02FE">
        <w:rPr>
          <w:rFonts w:cs="Times New Roman"/>
        </w:rPr>
        <w:lastRenderedPageBreak/>
        <w:t>T</w:t>
      </w:r>
      <w:r w:rsidR="00B53062" w:rsidRPr="00DE02FE">
        <w:rPr>
          <w:rFonts w:cs="Times New Roman"/>
        </w:rPr>
        <w:t>unneling</w:t>
      </w:r>
      <w:r w:rsidR="00727620" w:rsidRPr="00DE02FE">
        <w:rPr>
          <w:rFonts w:cs="Times New Roman"/>
        </w:rPr>
        <w:t xml:space="preserve">, </w:t>
      </w:r>
      <w:r w:rsidR="00407E05" w:rsidRPr="00DE02FE">
        <w:rPr>
          <w:rFonts w:cs="Times New Roman"/>
        </w:rPr>
        <w:t>DNS hijacking</w:t>
      </w:r>
      <w:r w:rsidR="00727620" w:rsidRPr="00DE02FE">
        <w:rPr>
          <w:rFonts w:cs="Times New Roman"/>
        </w:rPr>
        <w:t>,</w:t>
      </w:r>
      <w:r w:rsidR="00670390" w:rsidRPr="00DE02FE">
        <w:rPr>
          <w:rFonts w:cs="Times New Roman"/>
        </w:rPr>
        <w:t xml:space="preserve"> and</w:t>
      </w:r>
      <w:r w:rsidR="00727620" w:rsidRPr="00DE02FE">
        <w:rPr>
          <w:rFonts w:cs="Times New Roman"/>
        </w:rPr>
        <w:t xml:space="preserve"> DNS Amplification</w:t>
      </w:r>
      <w:r w:rsidR="002C6FC9" w:rsidRPr="00DE02FE">
        <w:rPr>
          <w:rFonts w:cs="Times New Roman"/>
        </w:rPr>
        <w:t>.</w:t>
      </w:r>
      <w:r w:rsidR="00B97D47" w:rsidRPr="00DE02FE">
        <w:rPr>
          <w:rFonts w:cs="Times New Roman"/>
        </w:rPr>
        <w:t xml:space="preserve"> </w:t>
      </w:r>
      <w:r w:rsidR="000B01D1" w:rsidRPr="00DE02FE">
        <w:rPr>
          <w:rFonts w:cs="Times New Roman"/>
        </w:rPr>
        <w:t xml:space="preserve">It is </w:t>
      </w:r>
      <w:r w:rsidR="00AD32E8" w:rsidRPr="00DE02FE">
        <w:rPr>
          <w:rFonts w:cs="Times New Roman"/>
        </w:rPr>
        <w:t>important</w:t>
      </w:r>
      <w:r w:rsidR="000B01D1" w:rsidRPr="00DE02FE">
        <w:rPr>
          <w:rFonts w:cs="Times New Roman"/>
        </w:rPr>
        <w:t xml:space="preserve"> to secure and </w:t>
      </w:r>
      <w:r w:rsidR="0094375E" w:rsidRPr="00DE02FE">
        <w:rPr>
          <w:rFonts w:cs="Times New Roman"/>
        </w:rPr>
        <w:t xml:space="preserve">put in measures to counter these cyberattacks </w:t>
      </w:r>
      <w:r w:rsidR="00AD32E8" w:rsidRPr="00DE02FE">
        <w:rPr>
          <w:rFonts w:cs="Times New Roman"/>
        </w:rPr>
        <w:t>on a DNS as it can be a prime target.</w:t>
      </w:r>
      <w:r w:rsidR="00065D88" w:rsidRPr="00DE02FE">
        <w:rPr>
          <w:rFonts w:cs="Times New Roman"/>
        </w:rPr>
        <w:t xml:space="preserve"> DNS attacks are </w:t>
      </w:r>
      <w:r w:rsidR="001639EF" w:rsidRPr="00DE02FE">
        <w:rPr>
          <w:rFonts w:cs="Times New Roman"/>
        </w:rPr>
        <w:t xml:space="preserve">also </w:t>
      </w:r>
      <w:r w:rsidR="00065D88" w:rsidRPr="00DE02FE">
        <w:rPr>
          <w:rFonts w:cs="Times New Roman"/>
        </w:rPr>
        <w:t xml:space="preserve">frequently in conjunction with other </w:t>
      </w:r>
      <w:r w:rsidR="001639EF" w:rsidRPr="00DE02FE">
        <w:rPr>
          <w:rFonts w:cs="Times New Roman"/>
        </w:rPr>
        <w:t xml:space="preserve">cyber-attacks </w:t>
      </w:r>
      <w:r w:rsidR="00BE6834" w:rsidRPr="00DE02FE">
        <w:rPr>
          <w:rFonts w:cs="Times New Roman"/>
        </w:rPr>
        <w:t>to</w:t>
      </w:r>
      <w:r w:rsidR="00376562" w:rsidRPr="00DE02FE">
        <w:rPr>
          <w:rFonts w:cs="Times New Roman"/>
        </w:rPr>
        <w:t xml:space="preserve"> distract from a bigger target </w:t>
      </w:r>
      <w:r w:rsidR="00376562" w:rsidRPr="00DE02FE">
        <w:rPr>
          <w:rFonts w:cs="Times New Roman"/>
        </w:rPr>
        <w:fldChar w:fldCharType="begin"/>
      </w:r>
      <w:r w:rsidR="00376562" w:rsidRPr="00DE02FE">
        <w:rPr>
          <w:rFonts w:cs="Times New Roman"/>
        </w:rPr>
        <w:instrText xml:space="preserve"> ADDIN ZOTERO_ITEM CSL_CITATION {"citationID":"XnDGTZap","properties":{"formattedCitation":"({\\i{}DNS Security}, n.d.)","plainCitation":"(DNS Security, n.d.)","noteIndex":0},"citationItems":[{"id":27,"uris":["http://zotero.org/users/local/5uo6EOBr/items/F77R7WKI"],"itemData":{"id":27,"type":"webpage","abstract":"DNS-based attacks have led to the adoption of DNS Security protocols like DNSSEC. Learn about DNS security and privacy, and how to stop DNS-based attacks.","container-title":"Cloudflare","language":"en-gb","title":"DNS security","URL":"https://www.cloudflare.com/learning/dns/dns-security/","accessed":{"date-parts":[["2023",5,7]]}}}],"schema":"https://github.com/citation-style-language/schema/raw/master/csl-citation.json"} </w:instrText>
      </w:r>
      <w:r w:rsidR="00376562" w:rsidRPr="00DE02FE">
        <w:rPr>
          <w:rFonts w:cs="Times New Roman"/>
        </w:rPr>
        <w:fldChar w:fldCharType="separate"/>
      </w:r>
      <w:r w:rsidR="00376562" w:rsidRPr="00DE02FE">
        <w:rPr>
          <w:rFonts w:cs="Times New Roman"/>
          <w:kern w:val="0"/>
          <w:szCs w:val="24"/>
        </w:rPr>
        <w:t>(</w:t>
      </w:r>
      <w:r w:rsidR="00376562" w:rsidRPr="00DE02FE">
        <w:rPr>
          <w:rFonts w:cs="Times New Roman"/>
          <w:i/>
          <w:iCs/>
          <w:kern w:val="0"/>
          <w:szCs w:val="24"/>
        </w:rPr>
        <w:t>DNS Security</w:t>
      </w:r>
      <w:r w:rsidR="00376562" w:rsidRPr="00DE02FE">
        <w:rPr>
          <w:rFonts w:cs="Times New Roman"/>
          <w:kern w:val="0"/>
          <w:szCs w:val="24"/>
        </w:rPr>
        <w:t>, n.d.)</w:t>
      </w:r>
      <w:r w:rsidR="00376562" w:rsidRPr="00DE02FE">
        <w:rPr>
          <w:rFonts w:cs="Times New Roman"/>
        </w:rPr>
        <w:fldChar w:fldCharType="end"/>
      </w:r>
      <w:r w:rsidR="00376562" w:rsidRPr="00DE02FE">
        <w:rPr>
          <w:rFonts w:cs="Times New Roman"/>
        </w:rPr>
        <w:t>.</w:t>
      </w:r>
      <w:r w:rsidR="003C46D9" w:rsidRPr="00DE02FE">
        <w:rPr>
          <w:rFonts w:cs="Times New Roman"/>
        </w:rPr>
        <w:t xml:space="preserve"> </w:t>
      </w:r>
      <w:r w:rsidR="00F70246" w:rsidRPr="00DE02FE">
        <w:rPr>
          <w:rFonts w:cs="Times New Roman"/>
        </w:rPr>
        <w:t xml:space="preserve">Some </w:t>
      </w:r>
      <w:r w:rsidR="00727D42">
        <w:rPr>
          <w:rFonts w:cs="Times New Roman"/>
        </w:rPr>
        <w:t xml:space="preserve">good </w:t>
      </w:r>
      <w:r w:rsidR="00F70246" w:rsidRPr="00DE02FE">
        <w:rPr>
          <w:rFonts w:cs="Times New Roman"/>
        </w:rPr>
        <w:t xml:space="preserve">practices would be </w:t>
      </w:r>
      <w:r w:rsidR="00EB41EF" w:rsidRPr="00DE02FE">
        <w:rPr>
          <w:rFonts w:cs="Times New Roman"/>
        </w:rPr>
        <w:t>regular monitoring of DNS logs to identify irregular traffic patterns</w:t>
      </w:r>
      <w:r w:rsidR="004723A8" w:rsidRPr="00DE02FE">
        <w:rPr>
          <w:rFonts w:cs="Times New Roman"/>
        </w:rPr>
        <w:t xml:space="preserve"> and suspicious queries</w:t>
      </w:r>
      <w:r w:rsidR="00F70246" w:rsidRPr="00DE02FE">
        <w:rPr>
          <w:rFonts w:cs="Times New Roman"/>
        </w:rPr>
        <w:t xml:space="preserve">, checking </w:t>
      </w:r>
      <w:r w:rsidR="008B3B2F" w:rsidRPr="00DE02FE">
        <w:rPr>
          <w:rFonts w:cs="Times New Roman"/>
        </w:rPr>
        <w:t xml:space="preserve">all domain requests against real-time risk scoring threat intelligence, </w:t>
      </w:r>
      <w:r w:rsidR="008312E4" w:rsidRPr="00DE02FE">
        <w:rPr>
          <w:rFonts w:cs="Times New Roman"/>
        </w:rPr>
        <w:t xml:space="preserve">and </w:t>
      </w:r>
      <w:r w:rsidR="008B3B2F" w:rsidRPr="00DE02FE">
        <w:rPr>
          <w:rFonts w:cs="Times New Roman"/>
        </w:rPr>
        <w:t>blocking access to malicious domain and services</w:t>
      </w:r>
      <w:r w:rsidR="00DE64A3" w:rsidRPr="00DE02FE">
        <w:rPr>
          <w:rFonts w:cs="Times New Roman"/>
        </w:rPr>
        <w:t>.</w:t>
      </w:r>
    </w:p>
    <w:p w14:paraId="07414B2F" w14:textId="6EEDFF58" w:rsidR="00BD2592" w:rsidRDefault="00BD2592" w:rsidP="00417AFC">
      <w:pPr>
        <w:spacing w:before="240"/>
        <w:rPr>
          <w:rFonts w:cs="Times New Roman"/>
        </w:rPr>
      </w:pPr>
      <w:r w:rsidRPr="00DE02FE">
        <w:rPr>
          <w:rFonts w:cs="Times New Roman"/>
        </w:rPr>
        <w:t>A</w:t>
      </w:r>
      <w:r>
        <w:rPr>
          <w:rFonts w:cs="Times New Roman"/>
        </w:rPr>
        <w:t xml:space="preserve"> </w:t>
      </w:r>
      <w:r w:rsidRPr="00DE02FE">
        <w:rPr>
          <w:rFonts w:cs="Times New Roman"/>
        </w:rPr>
        <w:t>DNS nameserver and a client are connected through the recursive resolver. The recursive resolver acts as a middleman between a client and a DNS nameserver. It responds to a DNS request from a web client by using cached information, or it will make three requests: one to a root nameserver, one to a TLD nameserver, and one to an authoritative nameserver. The recursive resolver subsequently provides a response to the client after getting a reply from the authoritative nameserver that includes the requested IP address. When it sends a query to an authoritative nameserver, the resolver has no mechanism to confirm the legitimacy of the response. It can only verify that a response seems to originate from the same IP address as the first query. This calls into question the reliability of the DNS answers, though. The focus of the research will be on DNS spoofing attacks.</w:t>
      </w:r>
    </w:p>
    <w:p w14:paraId="778A3D8E" w14:textId="26474687" w:rsidR="00BD2592" w:rsidRPr="00DE02FE" w:rsidRDefault="00BD2592" w:rsidP="00727D42">
      <w:pPr>
        <w:rPr>
          <w:rFonts w:cs="Times New Roman"/>
        </w:rPr>
      </w:pPr>
      <w:r w:rsidRPr="00DE02FE">
        <w:rPr>
          <w:rFonts w:cs="Times New Roman"/>
        </w:rPr>
        <w:t>A forged response to even one of the resolver's queries cannot be easily detected. By faking a response that appears to come from the authoritative server that a resolver initially queries, an attacker can easily assume the identity of that server and route users to potentially malicious websites without them being aware of it. The DNS information is cached by a resolver after receiving a response, which speeds up the request process. When a forged DNS response is sent and the recursive resolver accepts the response and stores it in the cache, the forged response poisons the cache. The recursive resolver then will proceed to return the fraudulent DNS data to other devices within the same DNS.</w:t>
      </w:r>
    </w:p>
    <w:p w14:paraId="7D6C9D00" w14:textId="535D0CA7" w:rsidR="003C37FF" w:rsidRPr="00DE02FE" w:rsidRDefault="005B51A2" w:rsidP="005B51A2">
      <w:pPr>
        <w:pStyle w:val="Heading2"/>
        <w:rPr>
          <w:rFonts w:cs="Times New Roman"/>
        </w:rPr>
      </w:pPr>
      <w:r w:rsidRPr="00DE02FE">
        <w:rPr>
          <w:rFonts w:cs="Times New Roman"/>
        </w:rPr>
        <w:t>1.2</w:t>
      </w:r>
      <w:r w:rsidRPr="00DE02FE">
        <w:rPr>
          <w:rFonts w:cs="Times New Roman"/>
        </w:rPr>
        <w:tab/>
      </w:r>
      <w:r w:rsidR="00354495" w:rsidRPr="00DE02FE">
        <w:rPr>
          <w:rFonts w:cs="Times New Roman"/>
        </w:rPr>
        <w:t>Problem Statement</w:t>
      </w:r>
    </w:p>
    <w:p w14:paraId="148B9CB4" w14:textId="784AA770" w:rsidR="00BD2592" w:rsidRPr="00DE02FE" w:rsidRDefault="00A50D24" w:rsidP="00CB2A32">
      <w:pPr>
        <w:rPr>
          <w:rFonts w:cs="Times New Roman"/>
        </w:rPr>
      </w:pPr>
      <w:r>
        <w:rPr>
          <w:rFonts w:cs="Times New Roman"/>
        </w:rPr>
        <w:t>DNS</w:t>
      </w:r>
      <w:r w:rsidR="007900AD">
        <w:rPr>
          <w:rFonts w:cs="Times New Roman"/>
        </w:rPr>
        <w:t xml:space="preserve"> </w:t>
      </w:r>
      <w:r>
        <w:rPr>
          <w:rFonts w:cs="Times New Roman"/>
        </w:rPr>
        <w:t xml:space="preserve">Authentication is very vital to cybersecurity, as it </w:t>
      </w:r>
      <w:r>
        <w:rPr>
          <w:rFonts w:cs="Times New Roman"/>
        </w:rPr>
        <w:t>verifies DNS records and prevents attackers from redirecting traffic to malicious sites</w:t>
      </w:r>
      <w:r>
        <w:rPr>
          <w:rFonts w:cs="Times New Roman"/>
        </w:rPr>
        <w:t xml:space="preserve">. </w:t>
      </w:r>
      <w:r w:rsidR="00BD2592">
        <w:rPr>
          <w:rFonts w:cs="Times New Roman"/>
        </w:rPr>
        <w:t>As a result</w:t>
      </w:r>
      <w:r w:rsidR="00602D55">
        <w:rPr>
          <w:rFonts w:cs="Times New Roman"/>
        </w:rPr>
        <w:t>, the lack of a</w:t>
      </w:r>
      <w:r>
        <w:rPr>
          <w:rFonts w:cs="Times New Roman"/>
        </w:rPr>
        <w:t xml:space="preserve"> proper</w:t>
      </w:r>
      <w:r w:rsidR="007900AD">
        <w:rPr>
          <w:rFonts w:cs="Times New Roman"/>
        </w:rPr>
        <w:t xml:space="preserve"> </w:t>
      </w:r>
      <w:r w:rsidR="00602D55">
        <w:rPr>
          <w:rFonts w:cs="Times New Roman"/>
        </w:rPr>
        <w:t>authentication process</w:t>
      </w:r>
      <w:r w:rsidR="00727D42">
        <w:rPr>
          <w:rFonts w:cs="Times New Roman"/>
        </w:rPr>
        <w:t xml:space="preserve"> p</w:t>
      </w:r>
      <w:r>
        <w:rPr>
          <w:rFonts w:cs="Times New Roman"/>
        </w:rPr>
        <w:t xml:space="preserve">uts the DNS at a great risk to </w:t>
      </w:r>
      <w:r w:rsidR="00727D42">
        <w:rPr>
          <w:rFonts w:cs="Times New Roman"/>
        </w:rPr>
        <w:t>spoofing attacks among other attacks</w:t>
      </w:r>
      <w:r>
        <w:rPr>
          <w:rFonts w:cs="Times New Roman"/>
        </w:rPr>
        <w:t xml:space="preserve">. </w:t>
      </w:r>
      <w:r w:rsidR="00BD2592">
        <w:rPr>
          <w:rFonts w:cs="Times New Roman"/>
        </w:rPr>
        <w:t xml:space="preserve"> </w:t>
      </w:r>
      <w:r w:rsidR="00C61D1E" w:rsidRPr="00DE02FE">
        <w:rPr>
          <w:rFonts w:cs="Times New Roman"/>
        </w:rPr>
        <w:t xml:space="preserve">Relying on the source IP address from which the resolver transmitted the initial query is not a reliable authentication method </w:t>
      </w:r>
      <w:r>
        <w:rPr>
          <w:rFonts w:cs="Times New Roman"/>
        </w:rPr>
        <w:t>as</w:t>
      </w:r>
      <w:r w:rsidR="00C61D1E" w:rsidRPr="00DE02FE">
        <w:rPr>
          <w:rFonts w:cs="Times New Roman"/>
        </w:rPr>
        <w:t xml:space="preserve"> a DNS packet's source IP address is simple to forge.</w:t>
      </w:r>
    </w:p>
    <w:p w14:paraId="7059B2F4" w14:textId="5E8C089E" w:rsidR="00CB2A32" w:rsidRPr="00DE02FE" w:rsidRDefault="00CB2A32" w:rsidP="00CB2A32">
      <w:pPr>
        <w:rPr>
          <w:rFonts w:cs="Times New Roman"/>
        </w:rPr>
      </w:pPr>
      <w:r w:rsidRPr="00DE02FE">
        <w:rPr>
          <w:rFonts w:cs="Times New Roman"/>
        </w:rPr>
        <w:lastRenderedPageBreak/>
        <w:t xml:space="preserve">To curb  the issue of  lack of strong authentication in a DNS and ensure data integrity and protection from these attacks and attackers, DNS Security Extension (DNSSEC) and DNSCRYPT will be utilized. DNSSEC strengthens authentication in DNS using digital signatures based on public key cryptography. It adds </w:t>
      </w:r>
      <w:r w:rsidRPr="00DE02FE">
        <w:rPr>
          <w:rFonts w:cs="Times New Roman"/>
          <w:b/>
          <w:bCs/>
        </w:rPr>
        <w:t>data origin authentication</w:t>
      </w:r>
      <w:r w:rsidRPr="00DE02FE">
        <w:rPr>
          <w:rFonts w:cs="Times New Roman"/>
        </w:rPr>
        <w:t xml:space="preserve">, that ensures data came from the actual origin and </w:t>
      </w:r>
      <w:r w:rsidRPr="00DE02FE">
        <w:rPr>
          <w:rFonts w:cs="Times New Roman"/>
          <w:b/>
          <w:bCs/>
        </w:rPr>
        <w:t>data integrity protection</w:t>
      </w:r>
      <w:r w:rsidRPr="00DE02FE">
        <w:rPr>
          <w:rFonts w:cs="Times New Roman"/>
        </w:rPr>
        <w:t xml:space="preserve">, which ensures that data hasn’t been modified in transit since it was originally signed by the zone owner with the zone’s private key. DNSCRYPT </w:t>
      </w:r>
      <w:r w:rsidRPr="00DE02FE">
        <w:rPr>
          <w:rFonts w:cs="Times New Roman"/>
          <w:b/>
          <w:bCs/>
        </w:rPr>
        <w:t>authenticates</w:t>
      </w:r>
      <w:r w:rsidRPr="00DE02FE">
        <w:rPr>
          <w:rFonts w:cs="Times New Roman"/>
        </w:rPr>
        <w:t xml:space="preserve"> and </w:t>
      </w:r>
      <w:r w:rsidRPr="00DE02FE">
        <w:rPr>
          <w:rFonts w:cs="Times New Roman"/>
          <w:b/>
          <w:bCs/>
        </w:rPr>
        <w:t>encrypts</w:t>
      </w:r>
      <w:r w:rsidRPr="00DE02FE">
        <w:rPr>
          <w:rFonts w:cs="Times New Roman"/>
        </w:rPr>
        <w:t xml:space="preserve"> DNS traffic or the communication between the DNS client and DNS resolver. It uses cryptographic signatures to verify that responses originate from the chosen DNS resolver. It provides double-protection and prevents any eavesdropping on traffic in a network.</w:t>
      </w:r>
    </w:p>
    <w:p w14:paraId="6C85D489" w14:textId="7E4381B8" w:rsidR="005E39F4" w:rsidRPr="00DE02FE" w:rsidRDefault="005E39F4" w:rsidP="005E39F4">
      <w:pPr>
        <w:pStyle w:val="Heading2"/>
        <w:rPr>
          <w:rFonts w:cs="Times New Roman"/>
        </w:rPr>
      </w:pPr>
      <w:r w:rsidRPr="00DE02FE">
        <w:rPr>
          <w:rFonts w:cs="Times New Roman"/>
        </w:rPr>
        <w:t>1.3</w:t>
      </w:r>
      <w:r w:rsidR="009F5BB7" w:rsidRPr="00DE02FE">
        <w:rPr>
          <w:rFonts w:cs="Times New Roman"/>
        </w:rPr>
        <w:tab/>
      </w:r>
      <w:r w:rsidRPr="00DE02FE">
        <w:rPr>
          <w:rFonts w:cs="Times New Roman"/>
        </w:rPr>
        <w:t xml:space="preserve">Objectives </w:t>
      </w:r>
    </w:p>
    <w:p w14:paraId="718BBD63" w14:textId="7ED466C0" w:rsidR="009F5BB7" w:rsidRPr="00DE02FE" w:rsidRDefault="009F5BB7" w:rsidP="009F5BB7">
      <w:pPr>
        <w:pStyle w:val="Heading3"/>
        <w:rPr>
          <w:rFonts w:cs="Times New Roman"/>
        </w:rPr>
      </w:pPr>
      <w:r w:rsidRPr="00DE02FE">
        <w:rPr>
          <w:rFonts w:cs="Times New Roman"/>
        </w:rPr>
        <w:t>1.3.1</w:t>
      </w:r>
      <w:r w:rsidRPr="00DE02FE">
        <w:rPr>
          <w:rFonts w:cs="Times New Roman"/>
        </w:rPr>
        <w:tab/>
        <w:t>General Objective</w:t>
      </w:r>
    </w:p>
    <w:p w14:paraId="2C34F7CD" w14:textId="5BF7B3EA" w:rsidR="009F5BB7" w:rsidRPr="00DE02FE" w:rsidRDefault="00437216" w:rsidP="009F5BB7">
      <w:pPr>
        <w:rPr>
          <w:rFonts w:cs="Times New Roman"/>
        </w:rPr>
      </w:pPr>
      <w:r>
        <w:rPr>
          <w:rFonts w:cs="Times New Roman"/>
        </w:rPr>
        <w:t>To</w:t>
      </w:r>
      <w:r w:rsidR="00BD0D29">
        <w:rPr>
          <w:rFonts w:cs="Times New Roman"/>
        </w:rPr>
        <w:t xml:space="preserve"> </w:t>
      </w:r>
      <w:r w:rsidR="004B7582">
        <w:rPr>
          <w:rFonts w:cs="Times New Roman"/>
        </w:rPr>
        <w:t>ensure</w:t>
      </w:r>
      <w:r w:rsidR="0090647B">
        <w:rPr>
          <w:rFonts w:cs="Times New Roman"/>
        </w:rPr>
        <w:t xml:space="preserve"> strong authentication and </w:t>
      </w:r>
      <w:r w:rsidR="004B7582">
        <w:rPr>
          <w:rFonts w:cs="Times New Roman"/>
        </w:rPr>
        <w:t>protection of the DNS from DNS Spoofing Attacks</w:t>
      </w:r>
      <w:r w:rsidR="00956CAC">
        <w:rPr>
          <w:rFonts w:cs="Times New Roman"/>
        </w:rPr>
        <w:t xml:space="preserve"> </w:t>
      </w:r>
      <w:r w:rsidR="00C56E37">
        <w:rPr>
          <w:rFonts w:cs="Times New Roman"/>
        </w:rPr>
        <w:t xml:space="preserve">using The DNSSEC and </w:t>
      </w:r>
      <w:r w:rsidR="00273F75">
        <w:rPr>
          <w:rFonts w:cs="Times New Roman"/>
        </w:rPr>
        <w:t>DNSCRYPT.</w:t>
      </w:r>
    </w:p>
    <w:p w14:paraId="080304D6" w14:textId="3158A27E" w:rsidR="009F5BB7" w:rsidRPr="00DE02FE" w:rsidRDefault="009F5BB7" w:rsidP="009F5BB7">
      <w:pPr>
        <w:pStyle w:val="Heading3"/>
        <w:rPr>
          <w:rFonts w:cs="Times New Roman"/>
        </w:rPr>
      </w:pPr>
      <w:r w:rsidRPr="00DE02FE">
        <w:rPr>
          <w:rFonts w:cs="Times New Roman"/>
        </w:rPr>
        <w:t>1.3.2</w:t>
      </w:r>
      <w:r w:rsidRPr="00DE02FE">
        <w:rPr>
          <w:rFonts w:cs="Times New Roman"/>
        </w:rPr>
        <w:tab/>
        <w:t xml:space="preserve"> Specific Objectives</w:t>
      </w:r>
    </w:p>
    <w:p w14:paraId="183593B7" w14:textId="77777777" w:rsidR="00BD126E" w:rsidRDefault="00BD126E" w:rsidP="00BD126E">
      <w:pPr>
        <w:pStyle w:val="ListParagraph"/>
        <w:numPr>
          <w:ilvl w:val="0"/>
          <w:numId w:val="1"/>
        </w:numPr>
        <w:rPr>
          <w:rFonts w:cs="Times New Roman"/>
        </w:rPr>
      </w:pPr>
      <w:r>
        <w:rPr>
          <w:rFonts w:cs="Times New Roman"/>
        </w:rPr>
        <w:t>To do an analysis on types of spoofing attacks.</w:t>
      </w:r>
    </w:p>
    <w:p w14:paraId="3DB7150A" w14:textId="2FE66C9E" w:rsidR="00127C04" w:rsidRDefault="00127C04" w:rsidP="000E421E">
      <w:pPr>
        <w:pStyle w:val="ListParagraph"/>
        <w:numPr>
          <w:ilvl w:val="0"/>
          <w:numId w:val="1"/>
        </w:numPr>
        <w:rPr>
          <w:rFonts w:cs="Times New Roman"/>
        </w:rPr>
      </w:pPr>
      <w:r>
        <w:rPr>
          <w:rFonts w:cs="Times New Roman"/>
        </w:rPr>
        <w:t>To do an analysis on the consequences and impact of spoofing attacks on DNS</w:t>
      </w:r>
      <w:r w:rsidR="00BD126E">
        <w:rPr>
          <w:rFonts w:cs="Times New Roman"/>
        </w:rPr>
        <w:t>.</w:t>
      </w:r>
    </w:p>
    <w:p w14:paraId="3B1874B7" w14:textId="531E3225" w:rsidR="00BF079E" w:rsidRPr="00BF079E" w:rsidRDefault="00127C04" w:rsidP="00BF079E">
      <w:pPr>
        <w:pStyle w:val="ListParagraph"/>
        <w:numPr>
          <w:ilvl w:val="0"/>
          <w:numId w:val="1"/>
        </w:numPr>
        <w:rPr>
          <w:rFonts w:cs="Times New Roman"/>
        </w:rPr>
      </w:pPr>
      <w:r>
        <w:rPr>
          <w:rFonts w:cs="Times New Roman"/>
        </w:rPr>
        <w:t xml:space="preserve">To </w:t>
      </w:r>
      <w:r w:rsidR="00BD126E">
        <w:rPr>
          <w:rFonts w:cs="Times New Roman"/>
        </w:rPr>
        <w:t>review</w:t>
      </w:r>
      <w:r>
        <w:rPr>
          <w:rFonts w:cs="Times New Roman"/>
        </w:rPr>
        <w:t xml:space="preserve"> existing</w:t>
      </w:r>
      <w:r w:rsidR="00BF079E">
        <w:rPr>
          <w:rFonts w:cs="Times New Roman"/>
        </w:rPr>
        <w:t xml:space="preserve"> </w:t>
      </w:r>
      <w:r>
        <w:rPr>
          <w:rFonts w:cs="Times New Roman"/>
        </w:rPr>
        <w:t>tools</w:t>
      </w:r>
      <w:r w:rsidR="006E60DC">
        <w:rPr>
          <w:rFonts w:cs="Times New Roman"/>
        </w:rPr>
        <w:t xml:space="preserve"> and practices</w:t>
      </w:r>
      <w:r>
        <w:rPr>
          <w:rFonts w:cs="Times New Roman"/>
        </w:rPr>
        <w:t xml:space="preserve"> used to detect and prevent DNS spoofing attacks.</w:t>
      </w:r>
    </w:p>
    <w:p w14:paraId="43F767E4" w14:textId="55C3B1A0" w:rsidR="00127C04" w:rsidRDefault="00127C04" w:rsidP="000E421E">
      <w:pPr>
        <w:pStyle w:val="ListParagraph"/>
        <w:numPr>
          <w:ilvl w:val="0"/>
          <w:numId w:val="1"/>
        </w:numPr>
        <w:rPr>
          <w:rFonts w:cs="Times New Roman"/>
        </w:rPr>
      </w:pPr>
      <w:r>
        <w:rPr>
          <w:rFonts w:cs="Times New Roman"/>
        </w:rPr>
        <w:t xml:space="preserve">To </w:t>
      </w:r>
      <w:r w:rsidR="00BF079E">
        <w:rPr>
          <w:rFonts w:cs="Times New Roman"/>
        </w:rPr>
        <w:t>implement DNSSEC and DNSCRYPT solutions to solve DNS spoofing attacks.</w:t>
      </w:r>
    </w:p>
    <w:p w14:paraId="7B783E52" w14:textId="760027C1" w:rsidR="00BF079E" w:rsidRDefault="00BF079E" w:rsidP="000E421E">
      <w:pPr>
        <w:pStyle w:val="ListParagraph"/>
        <w:numPr>
          <w:ilvl w:val="0"/>
          <w:numId w:val="1"/>
        </w:numPr>
        <w:rPr>
          <w:rFonts w:cs="Times New Roman"/>
        </w:rPr>
      </w:pPr>
      <w:r>
        <w:rPr>
          <w:rFonts w:cs="Times New Roman"/>
        </w:rPr>
        <w:t xml:space="preserve">To test the </w:t>
      </w:r>
      <w:r w:rsidR="00BD126E">
        <w:rPr>
          <w:rFonts w:cs="Times New Roman"/>
        </w:rPr>
        <w:t xml:space="preserve">performance of the proposed </w:t>
      </w:r>
      <w:r>
        <w:rPr>
          <w:rFonts w:cs="Times New Roman"/>
        </w:rPr>
        <w:t>solutions</w:t>
      </w:r>
      <w:r w:rsidR="00BD126E">
        <w:rPr>
          <w:rFonts w:cs="Times New Roman"/>
        </w:rPr>
        <w:t>.</w:t>
      </w:r>
      <w:r>
        <w:rPr>
          <w:rFonts w:cs="Times New Roman"/>
        </w:rPr>
        <w:t xml:space="preserve"> </w:t>
      </w:r>
    </w:p>
    <w:p w14:paraId="2D6A691B" w14:textId="096A18FE" w:rsidR="001F6648" w:rsidRDefault="001F6648" w:rsidP="001F6648">
      <w:pPr>
        <w:pStyle w:val="Heading2"/>
      </w:pPr>
      <w:r>
        <w:t>1.4</w:t>
      </w:r>
      <w:r>
        <w:tab/>
      </w:r>
      <w:r w:rsidR="008C07C2">
        <w:t>Research Question</w:t>
      </w:r>
    </w:p>
    <w:p w14:paraId="17743004" w14:textId="10DFB812" w:rsidR="00E06BDF" w:rsidRDefault="00AA2028" w:rsidP="00E06BDF">
      <w:r>
        <w:t xml:space="preserve">What </w:t>
      </w:r>
      <w:r w:rsidR="008E5D25">
        <w:t>is require</w:t>
      </w:r>
      <w:r w:rsidR="0079187F">
        <w:t>d</w:t>
      </w:r>
      <w:r w:rsidR="008E5D25">
        <w:t xml:space="preserve"> to be able to </w:t>
      </w:r>
      <w:r w:rsidR="007814B9">
        <w:t xml:space="preserve">strengthen the authentication, </w:t>
      </w:r>
      <w:r w:rsidR="008E5D25">
        <w:t>detect</w:t>
      </w:r>
      <w:r w:rsidR="0079187F">
        <w:t xml:space="preserve"> and prevent spoofing attacks on the DNS</w:t>
      </w:r>
      <w:r w:rsidR="003649B2">
        <w:t xml:space="preserve"> ?</w:t>
      </w:r>
      <w:r w:rsidR="008E5D25">
        <w:t xml:space="preserve"> </w:t>
      </w:r>
    </w:p>
    <w:p w14:paraId="5A70A287" w14:textId="669ADD2D" w:rsidR="00BD126E" w:rsidRDefault="00BD126E" w:rsidP="00BD126E">
      <w:pPr>
        <w:pStyle w:val="ListParagraph"/>
        <w:numPr>
          <w:ilvl w:val="0"/>
          <w:numId w:val="2"/>
        </w:numPr>
        <w:rPr>
          <w:rFonts w:cs="Times New Roman"/>
        </w:rPr>
      </w:pPr>
      <w:r>
        <w:rPr>
          <w:rFonts w:cs="Times New Roman"/>
        </w:rPr>
        <w:t>What are the most common spoofing attacks that the DNS is vulnerable to?</w:t>
      </w:r>
    </w:p>
    <w:p w14:paraId="5AAE6CAD" w14:textId="0B1603C2" w:rsidR="00BD126E" w:rsidRDefault="00BD126E" w:rsidP="00BD126E">
      <w:pPr>
        <w:pStyle w:val="ListParagraph"/>
        <w:numPr>
          <w:ilvl w:val="0"/>
          <w:numId w:val="2"/>
        </w:numPr>
        <w:rPr>
          <w:rFonts w:cs="Times New Roman"/>
        </w:rPr>
      </w:pPr>
      <w:r>
        <w:rPr>
          <w:rFonts w:cs="Times New Roman"/>
        </w:rPr>
        <w:t>What are the consequences and impact on the DNS in the case of these spoofing attacks?</w:t>
      </w:r>
    </w:p>
    <w:p w14:paraId="628BEC87" w14:textId="38F78780" w:rsidR="00BD126E" w:rsidRDefault="00BD126E" w:rsidP="00BD126E">
      <w:pPr>
        <w:pStyle w:val="ListParagraph"/>
        <w:numPr>
          <w:ilvl w:val="0"/>
          <w:numId w:val="2"/>
        </w:numPr>
        <w:rPr>
          <w:rFonts w:cs="Times New Roman"/>
        </w:rPr>
      </w:pPr>
      <w:r>
        <w:rPr>
          <w:rFonts w:cs="Times New Roman"/>
        </w:rPr>
        <w:t xml:space="preserve">What are the existing </w:t>
      </w:r>
      <w:r w:rsidR="006E60DC">
        <w:rPr>
          <w:rFonts w:cs="Times New Roman"/>
        </w:rPr>
        <w:t>tools and practices</w:t>
      </w:r>
      <w:r>
        <w:rPr>
          <w:rFonts w:cs="Times New Roman"/>
        </w:rPr>
        <w:t xml:space="preserve"> used to detect and prevent DNS spoofing attacks?</w:t>
      </w:r>
    </w:p>
    <w:p w14:paraId="1F04ECCC" w14:textId="5E23EDEC" w:rsidR="00BD126E" w:rsidRDefault="00BD126E" w:rsidP="00BD126E">
      <w:pPr>
        <w:pStyle w:val="ListParagraph"/>
        <w:numPr>
          <w:ilvl w:val="0"/>
          <w:numId w:val="2"/>
        </w:numPr>
        <w:rPr>
          <w:rFonts w:cs="Times New Roman"/>
        </w:rPr>
      </w:pPr>
      <w:r>
        <w:rPr>
          <w:rFonts w:cs="Times New Roman"/>
        </w:rPr>
        <w:t xml:space="preserve">What are the benefits of utilizing the proposed effective solutions to curb the gaps in </w:t>
      </w:r>
      <w:r w:rsidR="006E60DC">
        <w:rPr>
          <w:rFonts w:cs="Times New Roman"/>
        </w:rPr>
        <w:t>detecting</w:t>
      </w:r>
      <w:r>
        <w:rPr>
          <w:rFonts w:cs="Times New Roman"/>
        </w:rPr>
        <w:t xml:space="preserve"> and preventing DNS spoofing attacks?</w:t>
      </w:r>
    </w:p>
    <w:p w14:paraId="6591159D" w14:textId="236B6A20" w:rsidR="00BD126E" w:rsidRDefault="006E60DC" w:rsidP="00BD126E">
      <w:pPr>
        <w:pStyle w:val="ListParagraph"/>
        <w:numPr>
          <w:ilvl w:val="0"/>
          <w:numId w:val="2"/>
        </w:numPr>
        <w:rPr>
          <w:rFonts w:cs="Times New Roman"/>
        </w:rPr>
      </w:pPr>
      <w:r>
        <w:rPr>
          <w:rFonts w:cs="Times New Roman"/>
        </w:rPr>
        <w:t>Do these proposed solutions curb the problem at hand?</w:t>
      </w:r>
    </w:p>
    <w:p w14:paraId="69C30DC2" w14:textId="77777777" w:rsidR="00BD126E" w:rsidRPr="00E06BDF" w:rsidRDefault="00BD126E" w:rsidP="00E06BDF"/>
    <w:p w14:paraId="232D01F8" w14:textId="06A1E27C" w:rsidR="008C07C2" w:rsidRDefault="008C07C2" w:rsidP="008C07C2">
      <w:pPr>
        <w:pStyle w:val="Heading2"/>
      </w:pPr>
      <w:r>
        <w:lastRenderedPageBreak/>
        <w:t>1.5</w:t>
      </w:r>
      <w:r>
        <w:tab/>
        <w:t>Justification</w:t>
      </w:r>
    </w:p>
    <w:p w14:paraId="057F2967" w14:textId="4FCEFFDF" w:rsidR="002D17E0" w:rsidRPr="002D17E0" w:rsidRDefault="009B5EB5" w:rsidP="002D17E0">
      <w:r>
        <w:t xml:space="preserve">The Domain Name system is </w:t>
      </w:r>
      <w:r w:rsidR="00965B65">
        <w:t xml:space="preserve">one of the key components for the proper functioning of the internet. However, security was not a consideration in </w:t>
      </w:r>
      <w:r w:rsidR="00FA36DF">
        <w:t>its</w:t>
      </w:r>
      <w:r w:rsidR="00965B65">
        <w:t xml:space="preserve"> design</w:t>
      </w:r>
      <w:r w:rsidR="00943704">
        <w:t xml:space="preserve">. </w:t>
      </w:r>
      <w:r w:rsidR="00164E80">
        <w:t xml:space="preserve">In addition to </w:t>
      </w:r>
      <w:r w:rsidR="0084630C">
        <w:t xml:space="preserve">the continuous </w:t>
      </w:r>
      <w:r w:rsidR="00D30FAA">
        <w:t>technological advancements</w:t>
      </w:r>
      <w:r w:rsidR="004068A0">
        <w:t>,</w:t>
      </w:r>
      <w:r w:rsidR="001D1260">
        <w:t xml:space="preserve"> it </w:t>
      </w:r>
      <w:r w:rsidR="00943704">
        <w:t>puts</w:t>
      </w:r>
      <w:r w:rsidR="001D1260">
        <w:t xml:space="preserve"> </w:t>
      </w:r>
      <w:r w:rsidR="00164E80">
        <w:t xml:space="preserve">the DNS at a </w:t>
      </w:r>
      <w:r w:rsidR="001D1260">
        <w:t>great</w:t>
      </w:r>
      <w:r w:rsidR="008333BA">
        <w:t xml:space="preserve"> risk</w:t>
      </w:r>
      <w:r w:rsidR="00164E80">
        <w:t xml:space="preserve"> to</w:t>
      </w:r>
      <w:r w:rsidR="0046523E">
        <w:t xml:space="preserve"> </w:t>
      </w:r>
      <w:r w:rsidR="00F66C0F">
        <w:t>cyber-attacks</w:t>
      </w:r>
      <w:r w:rsidR="000B4793">
        <w:t>.</w:t>
      </w:r>
      <w:r w:rsidR="00F66C0F">
        <w:t xml:space="preserve"> In this project, spoofing attacks is taken to consideration and</w:t>
      </w:r>
      <w:r w:rsidR="00A717D9">
        <w:t xml:space="preserve"> this problem </w:t>
      </w:r>
      <w:r w:rsidR="00514C79">
        <w:t xml:space="preserve">is </w:t>
      </w:r>
      <w:r w:rsidR="00565855">
        <w:t xml:space="preserve">solved by </w:t>
      </w:r>
      <w:r w:rsidR="00B46E37">
        <w:t>strengthen</w:t>
      </w:r>
      <w:r w:rsidR="00205270">
        <w:t>ing</w:t>
      </w:r>
      <w:r w:rsidR="00514C79">
        <w:t xml:space="preserve"> the</w:t>
      </w:r>
      <w:r w:rsidR="00067DC4">
        <w:t xml:space="preserve"> authentication</w:t>
      </w:r>
      <w:r w:rsidR="00B95CBF">
        <w:t>, ensur</w:t>
      </w:r>
      <w:r w:rsidR="00205270">
        <w:t>ing</w:t>
      </w:r>
      <w:r w:rsidR="00B95CBF">
        <w:t xml:space="preserve"> data integrity</w:t>
      </w:r>
      <w:r w:rsidR="00205270">
        <w:t xml:space="preserve"> </w:t>
      </w:r>
      <w:r w:rsidR="00B95CBF">
        <w:t xml:space="preserve">and </w:t>
      </w:r>
      <w:r w:rsidR="00B95CBF" w:rsidRPr="00DE02FE">
        <w:rPr>
          <w:rFonts w:cs="Times New Roman"/>
        </w:rPr>
        <w:t>protection</w:t>
      </w:r>
      <w:r w:rsidR="004F3EC0">
        <w:rPr>
          <w:rFonts w:cs="Times New Roman"/>
        </w:rPr>
        <w:t>,</w:t>
      </w:r>
      <w:r w:rsidR="00205270">
        <w:rPr>
          <w:rFonts w:cs="Times New Roman"/>
        </w:rPr>
        <w:t xml:space="preserve"> by</w:t>
      </w:r>
      <w:r w:rsidR="004F3EC0">
        <w:rPr>
          <w:rFonts w:cs="Times New Roman"/>
        </w:rPr>
        <w:t xml:space="preserve"> utilizing </w:t>
      </w:r>
      <w:r w:rsidR="00B95CBF" w:rsidRPr="00DE02FE">
        <w:rPr>
          <w:rFonts w:cs="Times New Roman"/>
        </w:rPr>
        <w:t xml:space="preserve">DNSSEC and DNSCRYPT. DNSSEC </w:t>
      </w:r>
      <w:r w:rsidR="00CD0C5B">
        <w:rPr>
          <w:rFonts w:cs="Times New Roman"/>
        </w:rPr>
        <w:t xml:space="preserve">will </w:t>
      </w:r>
      <w:r w:rsidR="00B95CBF" w:rsidRPr="00DE02FE">
        <w:rPr>
          <w:rFonts w:cs="Times New Roman"/>
        </w:rPr>
        <w:t>strengthen authentication in DNS using digital signatures based on public key cryptography</w:t>
      </w:r>
      <w:r w:rsidR="00CD0C5B">
        <w:rPr>
          <w:rFonts w:cs="Times New Roman"/>
        </w:rPr>
        <w:t xml:space="preserve"> adding </w:t>
      </w:r>
      <w:r w:rsidR="00B95CBF" w:rsidRPr="00DE02FE">
        <w:rPr>
          <w:rFonts w:cs="Times New Roman"/>
          <w:b/>
          <w:bCs/>
        </w:rPr>
        <w:t>data origin authentication</w:t>
      </w:r>
      <w:r w:rsidR="00D121B5">
        <w:rPr>
          <w:rFonts w:cs="Times New Roman"/>
        </w:rPr>
        <w:t xml:space="preserve"> and</w:t>
      </w:r>
      <w:r w:rsidR="00B95CBF" w:rsidRPr="00DE02FE">
        <w:rPr>
          <w:rFonts w:cs="Times New Roman"/>
        </w:rPr>
        <w:t xml:space="preserve"> </w:t>
      </w:r>
      <w:r w:rsidR="00B95CBF" w:rsidRPr="00DE02FE">
        <w:rPr>
          <w:rFonts w:cs="Times New Roman"/>
          <w:b/>
          <w:bCs/>
        </w:rPr>
        <w:t>data integrity protection</w:t>
      </w:r>
      <w:r w:rsidR="00D121B5">
        <w:rPr>
          <w:rFonts w:cs="Times New Roman"/>
          <w:b/>
          <w:bCs/>
        </w:rPr>
        <w:t xml:space="preserve">. </w:t>
      </w:r>
      <w:r w:rsidR="00B95CBF" w:rsidRPr="00DE02FE">
        <w:rPr>
          <w:rFonts w:cs="Times New Roman"/>
        </w:rPr>
        <w:t xml:space="preserve">DNSCRYPT </w:t>
      </w:r>
      <w:r w:rsidR="00B95CBF" w:rsidRPr="00DE02FE">
        <w:rPr>
          <w:rFonts w:cs="Times New Roman"/>
          <w:b/>
          <w:bCs/>
        </w:rPr>
        <w:t>authenticates</w:t>
      </w:r>
      <w:r w:rsidR="00B95CBF" w:rsidRPr="00DE02FE">
        <w:rPr>
          <w:rFonts w:cs="Times New Roman"/>
        </w:rPr>
        <w:t xml:space="preserve"> and </w:t>
      </w:r>
      <w:r w:rsidR="00B95CBF" w:rsidRPr="00DE02FE">
        <w:rPr>
          <w:rFonts w:cs="Times New Roman"/>
          <w:b/>
          <w:bCs/>
        </w:rPr>
        <w:t>encrypts</w:t>
      </w:r>
      <w:r w:rsidR="00B95CBF" w:rsidRPr="00DE02FE">
        <w:rPr>
          <w:rFonts w:cs="Times New Roman"/>
        </w:rPr>
        <w:t xml:space="preserve"> DNS traffic between the DNS client and DNS resolver.</w:t>
      </w:r>
      <w:r w:rsidR="008333BA">
        <w:t xml:space="preserve"> </w:t>
      </w:r>
    </w:p>
    <w:p w14:paraId="70258BBB" w14:textId="6F2998D3" w:rsidR="008C07C2" w:rsidRDefault="008C07C2" w:rsidP="008C07C2">
      <w:pPr>
        <w:pStyle w:val="Heading2"/>
      </w:pPr>
      <w:r>
        <w:t>1.6</w:t>
      </w:r>
      <w:r w:rsidR="00565465">
        <w:tab/>
        <w:t xml:space="preserve">Scope </w:t>
      </w:r>
      <w:r w:rsidR="008905E0">
        <w:t>and Delimitation</w:t>
      </w:r>
    </w:p>
    <w:p w14:paraId="5AE88994" w14:textId="5BD110B4" w:rsidR="003A67F5" w:rsidRPr="009224DD" w:rsidRDefault="003B11B3" w:rsidP="009224DD">
      <w:r>
        <w:t>T</w:t>
      </w:r>
      <w:r w:rsidR="0049217A">
        <w:t>he research</w:t>
      </w:r>
      <w:r w:rsidR="00722BD7">
        <w:t xml:space="preserve"> only solves</w:t>
      </w:r>
      <w:r w:rsidR="00B130A3">
        <w:t xml:space="preserve"> </w:t>
      </w:r>
      <w:r>
        <w:t xml:space="preserve">the problem of </w:t>
      </w:r>
      <w:r w:rsidR="00B130A3">
        <w:t>spoofing attacks</w:t>
      </w:r>
      <w:r w:rsidR="002C0742">
        <w:t xml:space="preserve"> among other attacks that can occur</w:t>
      </w:r>
      <w:r w:rsidR="00B130A3">
        <w:t xml:space="preserve"> on the DNS.</w:t>
      </w:r>
      <w:r w:rsidR="00376254">
        <w:t xml:space="preserve"> </w:t>
      </w:r>
      <w:r>
        <w:t>Looking at the problem at han</w:t>
      </w:r>
      <w:r w:rsidR="009F66D0">
        <w:t>d</w:t>
      </w:r>
      <w:r w:rsidR="007A6824">
        <w:t>,</w:t>
      </w:r>
      <w:r>
        <w:t xml:space="preserve"> </w:t>
      </w:r>
      <w:r w:rsidR="00020488">
        <w:t xml:space="preserve">a simulation </w:t>
      </w:r>
      <w:r w:rsidR="009F66D0">
        <w:t>will be carried out t</w:t>
      </w:r>
      <w:r w:rsidR="002A4677">
        <w:t xml:space="preserve">hat will mirror </w:t>
      </w:r>
      <w:r w:rsidR="000315B6">
        <w:t>a real DNS spoofing attack</w:t>
      </w:r>
      <w:r w:rsidR="003E5711">
        <w:t xml:space="preserve"> that could occur on a DNS</w:t>
      </w:r>
      <w:r w:rsidR="007348CA">
        <w:t xml:space="preserve"> and together with the solutions</w:t>
      </w:r>
      <w:r w:rsidR="00AF4CFD">
        <w:t xml:space="preserve"> utilized, it </w:t>
      </w:r>
      <w:r w:rsidR="00BE0D78">
        <w:t>will all be focused on a</w:t>
      </w:r>
      <w:r w:rsidR="00F03D98">
        <w:t>n</w:t>
      </w:r>
      <w:r w:rsidR="00BE0D78">
        <w:t xml:space="preserve"> Ubuntu Virtual Machine.</w:t>
      </w:r>
    </w:p>
    <w:p w14:paraId="4182BD00" w14:textId="29D8DC67" w:rsidR="00565465" w:rsidRDefault="00565465" w:rsidP="00565465">
      <w:pPr>
        <w:pStyle w:val="Heading2"/>
      </w:pPr>
      <w:r>
        <w:t>1.7</w:t>
      </w:r>
      <w:r>
        <w:tab/>
        <w:t>Limitations</w:t>
      </w:r>
    </w:p>
    <w:p w14:paraId="15FA134B" w14:textId="4BBE453F" w:rsidR="003D576D" w:rsidRDefault="003D576D" w:rsidP="003D576D">
      <w:r>
        <w:t xml:space="preserve">When a DNS query is sent to a DNS server, there is no information about the DNS client that sent the DNS query. Because of this </w:t>
      </w:r>
      <w:r w:rsidR="00A97887">
        <w:t>problem</w:t>
      </w:r>
      <w:r>
        <w:t xml:space="preserve">, DNS has become a favorite tool of attackers because the DNS server only sees the IP address that originated the query, which can occasionally be modified by hackers. </w:t>
      </w:r>
    </w:p>
    <w:p w14:paraId="72F563D9" w14:textId="77777777" w:rsidR="003D576D" w:rsidRDefault="003D576D" w:rsidP="003D576D">
      <w:r>
        <w:t xml:space="preserve">The DNSSEC system can be complicated to use because of configuration errors that could cause the DNS servers to lose their security advantages or collectively refuse access to a website. </w:t>
      </w:r>
    </w:p>
    <w:p w14:paraId="632AEF46" w14:textId="775815C1" w:rsidR="00707C47" w:rsidRPr="00707C47" w:rsidRDefault="003D576D" w:rsidP="00707C47">
      <w:r w:rsidRPr="003D576D">
        <w:t>Along with encryption for DNSCRYPT, DNSSEC utilizes digital signatures based on public key cryptography. Because it takes extra steps to verify DNS records, this increases processing time and network overhead and can slow DNS resolution times. Because signed DNS records are greater in size, this can result in more network traffic and longer download times.</w:t>
      </w:r>
    </w:p>
    <w:sectPr w:rsidR="00707C47" w:rsidRPr="00707C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F5FB1"/>
    <w:multiLevelType w:val="hybridMultilevel"/>
    <w:tmpl w:val="539A914A"/>
    <w:lvl w:ilvl="0" w:tplc="FFFFFFFF">
      <w:start w:val="1"/>
      <w:numFmt w:val="upp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9D33407"/>
    <w:multiLevelType w:val="hybridMultilevel"/>
    <w:tmpl w:val="539A914A"/>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9650004">
    <w:abstractNumId w:val="1"/>
  </w:num>
  <w:num w:numId="2" w16cid:durableId="1259219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5C1"/>
    <w:rsid w:val="00020488"/>
    <w:rsid w:val="000315B6"/>
    <w:rsid w:val="00032161"/>
    <w:rsid w:val="00037118"/>
    <w:rsid w:val="00047DD8"/>
    <w:rsid w:val="00051219"/>
    <w:rsid w:val="00054930"/>
    <w:rsid w:val="00055BBB"/>
    <w:rsid w:val="000612DA"/>
    <w:rsid w:val="00065D88"/>
    <w:rsid w:val="00066CA8"/>
    <w:rsid w:val="00067005"/>
    <w:rsid w:val="000670BC"/>
    <w:rsid w:val="00067DC4"/>
    <w:rsid w:val="00094343"/>
    <w:rsid w:val="000A0C55"/>
    <w:rsid w:val="000B01D1"/>
    <w:rsid w:val="000B4793"/>
    <w:rsid w:val="000B789C"/>
    <w:rsid w:val="000C0196"/>
    <w:rsid w:val="000C4FC2"/>
    <w:rsid w:val="000D106A"/>
    <w:rsid w:val="000D6EE1"/>
    <w:rsid w:val="000D754D"/>
    <w:rsid w:val="000E049D"/>
    <w:rsid w:val="000E421E"/>
    <w:rsid w:val="000E5A60"/>
    <w:rsid w:val="000F26BB"/>
    <w:rsid w:val="000F502F"/>
    <w:rsid w:val="001022E4"/>
    <w:rsid w:val="00105EA2"/>
    <w:rsid w:val="0011279B"/>
    <w:rsid w:val="00125F83"/>
    <w:rsid w:val="00127C04"/>
    <w:rsid w:val="0013005F"/>
    <w:rsid w:val="00134D6F"/>
    <w:rsid w:val="00147847"/>
    <w:rsid w:val="001639EF"/>
    <w:rsid w:val="00164E80"/>
    <w:rsid w:val="001B6779"/>
    <w:rsid w:val="001C1FAC"/>
    <w:rsid w:val="001C7029"/>
    <w:rsid w:val="001D1260"/>
    <w:rsid w:val="001F6648"/>
    <w:rsid w:val="00205270"/>
    <w:rsid w:val="00223469"/>
    <w:rsid w:val="002341BF"/>
    <w:rsid w:val="00254935"/>
    <w:rsid w:val="00264C08"/>
    <w:rsid w:val="00265AAD"/>
    <w:rsid w:val="00273F75"/>
    <w:rsid w:val="002A4677"/>
    <w:rsid w:val="002A5B72"/>
    <w:rsid w:val="002B1564"/>
    <w:rsid w:val="002B5DD6"/>
    <w:rsid w:val="002C0742"/>
    <w:rsid w:val="002C203E"/>
    <w:rsid w:val="002C28FF"/>
    <w:rsid w:val="002C6FC9"/>
    <w:rsid w:val="002C74BC"/>
    <w:rsid w:val="002D17E0"/>
    <w:rsid w:val="00304DC9"/>
    <w:rsid w:val="0031307D"/>
    <w:rsid w:val="00314470"/>
    <w:rsid w:val="003157A8"/>
    <w:rsid w:val="00334A8B"/>
    <w:rsid w:val="00335CFC"/>
    <w:rsid w:val="00336FC4"/>
    <w:rsid w:val="003510DC"/>
    <w:rsid w:val="00354495"/>
    <w:rsid w:val="003570B6"/>
    <w:rsid w:val="0036160E"/>
    <w:rsid w:val="003649B2"/>
    <w:rsid w:val="00367D85"/>
    <w:rsid w:val="00376254"/>
    <w:rsid w:val="00376562"/>
    <w:rsid w:val="0038509E"/>
    <w:rsid w:val="003960FB"/>
    <w:rsid w:val="003A129E"/>
    <w:rsid w:val="003A67F5"/>
    <w:rsid w:val="003B11B3"/>
    <w:rsid w:val="003B62C9"/>
    <w:rsid w:val="003C37FF"/>
    <w:rsid w:val="003C46D9"/>
    <w:rsid w:val="003D4207"/>
    <w:rsid w:val="003D576D"/>
    <w:rsid w:val="003E5711"/>
    <w:rsid w:val="00405752"/>
    <w:rsid w:val="004068A0"/>
    <w:rsid w:val="004069A3"/>
    <w:rsid w:val="00407E05"/>
    <w:rsid w:val="00417AFC"/>
    <w:rsid w:val="00437216"/>
    <w:rsid w:val="00445F27"/>
    <w:rsid w:val="0046523E"/>
    <w:rsid w:val="004723A8"/>
    <w:rsid w:val="00474911"/>
    <w:rsid w:val="00475BB8"/>
    <w:rsid w:val="00477BB3"/>
    <w:rsid w:val="0049217A"/>
    <w:rsid w:val="004A5CEE"/>
    <w:rsid w:val="004B01BA"/>
    <w:rsid w:val="004B62FA"/>
    <w:rsid w:val="004B7582"/>
    <w:rsid w:val="004C5951"/>
    <w:rsid w:val="004D1ED2"/>
    <w:rsid w:val="004E22BB"/>
    <w:rsid w:val="004E48F6"/>
    <w:rsid w:val="004F35F8"/>
    <w:rsid w:val="004F3C08"/>
    <w:rsid w:val="004F3EC0"/>
    <w:rsid w:val="00510CDB"/>
    <w:rsid w:val="00514C79"/>
    <w:rsid w:val="00516F86"/>
    <w:rsid w:val="0052144A"/>
    <w:rsid w:val="00544FA9"/>
    <w:rsid w:val="0055295F"/>
    <w:rsid w:val="00565465"/>
    <w:rsid w:val="00565855"/>
    <w:rsid w:val="005B407C"/>
    <w:rsid w:val="005B51A2"/>
    <w:rsid w:val="005D0533"/>
    <w:rsid w:val="005D19FA"/>
    <w:rsid w:val="005D687C"/>
    <w:rsid w:val="005E39F4"/>
    <w:rsid w:val="00602D55"/>
    <w:rsid w:val="00630550"/>
    <w:rsid w:val="00633AE3"/>
    <w:rsid w:val="006370F5"/>
    <w:rsid w:val="00637452"/>
    <w:rsid w:val="0064216D"/>
    <w:rsid w:val="00646525"/>
    <w:rsid w:val="0066308D"/>
    <w:rsid w:val="0066327D"/>
    <w:rsid w:val="00670390"/>
    <w:rsid w:val="00693FF7"/>
    <w:rsid w:val="00695EBD"/>
    <w:rsid w:val="00697559"/>
    <w:rsid w:val="006A6465"/>
    <w:rsid w:val="006B4A52"/>
    <w:rsid w:val="006C14CE"/>
    <w:rsid w:val="006C66AB"/>
    <w:rsid w:val="006D08F2"/>
    <w:rsid w:val="006D1B5F"/>
    <w:rsid w:val="006D46DF"/>
    <w:rsid w:val="006D70CE"/>
    <w:rsid w:val="006E60DC"/>
    <w:rsid w:val="007025C1"/>
    <w:rsid w:val="00707C47"/>
    <w:rsid w:val="00722AF3"/>
    <w:rsid w:val="00722BD7"/>
    <w:rsid w:val="00725480"/>
    <w:rsid w:val="00727620"/>
    <w:rsid w:val="00727D42"/>
    <w:rsid w:val="007348CA"/>
    <w:rsid w:val="00756682"/>
    <w:rsid w:val="00762669"/>
    <w:rsid w:val="00763F8E"/>
    <w:rsid w:val="0077695C"/>
    <w:rsid w:val="007814B9"/>
    <w:rsid w:val="00781B5D"/>
    <w:rsid w:val="007900AD"/>
    <w:rsid w:val="0079187F"/>
    <w:rsid w:val="007A333C"/>
    <w:rsid w:val="007A6824"/>
    <w:rsid w:val="007B2FBD"/>
    <w:rsid w:val="007C0273"/>
    <w:rsid w:val="007D60EF"/>
    <w:rsid w:val="007E1328"/>
    <w:rsid w:val="007F0125"/>
    <w:rsid w:val="00812BA9"/>
    <w:rsid w:val="00821E2A"/>
    <w:rsid w:val="00822712"/>
    <w:rsid w:val="0082718A"/>
    <w:rsid w:val="008312E4"/>
    <w:rsid w:val="008333BA"/>
    <w:rsid w:val="00840070"/>
    <w:rsid w:val="0084422E"/>
    <w:rsid w:val="0084630C"/>
    <w:rsid w:val="00861312"/>
    <w:rsid w:val="00867CA8"/>
    <w:rsid w:val="00873334"/>
    <w:rsid w:val="008905E0"/>
    <w:rsid w:val="008909D5"/>
    <w:rsid w:val="00892937"/>
    <w:rsid w:val="00893E5E"/>
    <w:rsid w:val="008A10B8"/>
    <w:rsid w:val="008B3B2F"/>
    <w:rsid w:val="008C07C2"/>
    <w:rsid w:val="008C149A"/>
    <w:rsid w:val="008C2689"/>
    <w:rsid w:val="008C7876"/>
    <w:rsid w:val="008D68F8"/>
    <w:rsid w:val="008E2634"/>
    <w:rsid w:val="008E4746"/>
    <w:rsid w:val="008E5D25"/>
    <w:rsid w:val="008F38FE"/>
    <w:rsid w:val="008F75CE"/>
    <w:rsid w:val="00902E6F"/>
    <w:rsid w:val="00903404"/>
    <w:rsid w:val="0090647B"/>
    <w:rsid w:val="00916BDB"/>
    <w:rsid w:val="00920C86"/>
    <w:rsid w:val="009224DD"/>
    <w:rsid w:val="00943704"/>
    <w:rsid w:val="0094375E"/>
    <w:rsid w:val="00947AB8"/>
    <w:rsid w:val="00950D8E"/>
    <w:rsid w:val="00956CAC"/>
    <w:rsid w:val="00965B65"/>
    <w:rsid w:val="00972DA6"/>
    <w:rsid w:val="00973758"/>
    <w:rsid w:val="00981C63"/>
    <w:rsid w:val="00987488"/>
    <w:rsid w:val="0099222B"/>
    <w:rsid w:val="009A0B18"/>
    <w:rsid w:val="009A1075"/>
    <w:rsid w:val="009A4258"/>
    <w:rsid w:val="009A629A"/>
    <w:rsid w:val="009B5EB5"/>
    <w:rsid w:val="009D20D1"/>
    <w:rsid w:val="009F06CD"/>
    <w:rsid w:val="009F52BA"/>
    <w:rsid w:val="009F5BB7"/>
    <w:rsid w:val="009F66D0"/>
    <w:rsid w:val="00A04CA5"/>
    <w:rsid w:val="00A07BFB"/>
    <w:rsid w:val="00A12095"/>
    <w:rsid w:val="00A375CB"/>
    <w:rsid w:val="00A43270"/>
    <w:rsid w:val="00A468AF"/>
    <w:rsid w:val="00A50D24"/>
    <w:rsid w:val="00A6127D"/>
    <w:rsid w:val="00A64B50"/>
    <w:rsid w:val="00A717D9"/>
    <w:rsid w:val="00A735AE"/>
    <w:rsid w:val="00A757D1"/>
    <w:rsid w:val="00A97887"/>
    <w:rsid w:val="00AA1F5A"/>
    <w:rsid w:val="00AA2028"/>
    <w:rsid w:val="00AA2093"/>
    <w:rsid w:val="00AB565B"/>
    <w:rsid w:val="00AD32E8"/>
    <w:rsid w:val="00AD34A8"/>
    <w:rsid w:val="00AE16C4"/>
    <w:rsid w:val="00AF033C"/>
    <w:rsid w:val="00AF4CFD"/>
    <w:rsid w:val="00B10B59"/>
    <w:rsid w:val="00B130A3"/>
    <w:rsid w:val="00B15868"/>
    <w:rsid w:val="00B15F63"/>
    <w:rsid w:val="00B16A5C"/>
    <w:rsid w:val="00B20B1F"/>
    <w:rsid w:val="00B256ED"/>
    <w:rsid w:val="00B44239"/>
    <w:rsid w:val="00B46E37"/>
    <w:rsid w:val="00B53062"/>
    <w:rsid w:val="00B54A77"/>
    <w:rsid w:val="00B54E47"/>
    <w:rsid w:val="00B57F9B"/>
    <w:rsid w:val="00B70B11"/>
    <w:rsid w:val="00B86897"/>
    <w:rsid w:val="00B95CBF"/>
    <w:rsid w:val="00B97D47"/>
    <w:rsid w:val="00BA3C6B"/>
    <w:rsid w:val="00BA5E83"/>
    <w:rsid w:val="00BA6B53"/>
    <w:rsid w:val="00BC1812"/>
    <w:rsid w:val="00BD0D29"/>
    <w:rsid w:val="00BD126E"/>
    <w:rsid w:val="00BD2592"/>
    <w:rsid w:val="00BE0D78"/>
    <w:rsid w:val="00BE2A40"/>
    <w:rsid w:val="00BE6834"/>
    <w:rsid w:val="00BF079E"/>
    <w:rsid w:val="00BF413D"/>
    <w:rsid w:val="00C0011E"/>
    <w:rsid w:val="00C030FF"/>
    <w:rsid w:val="00C12DA0"/>
    <w:rsid w:val="00C14E18"/>
    <w:rsid w:val="00C2553D"/>
    <w:rsid w:val="00C316A6"/>
    <w:rsid w:val="00C535F2"/>
    <w:rsid w:val="00C56056"/>
    <w:rsid w:val="00C56E37"/>
    <w:rsid w:val="00C61D1E"/>
    <w:rsid w:val="00C645BD"/>
    <w:rsid w:val="00C76184"/>
    <w:rsid w:val="00C93AD2"/>
    <w:rsid w:val="00CB2A32"/>
    <w:rsid w:val="00CC0686"/>
    <w:rsid w:val="00CD0C5B"/>
    <w:rsid w:val="00CD6B6E"/>
    <w:rsid w:val="00CE6C23"/>
    <w:rsid w:val="00D07E42"/>
    <w:rsid w:val="00D07ECE"/>
    <w:rsid w:val="00D121B5"/>
    <w:rsid w:val="00D16440"/>
    <w:rsid w:val="00D202F7"/>
    <w:rsid w:val="00D218DF"/>
    <w:rsid w:val="00D27126"/>
    <w:rsid w:val="00D30FAA"/>
    <w:rsid w:val="00D46558"/>
    <w:rsid w:val="00D50791"/>
    <w:rsid w:val="00D71A52"/>
    <w:rsid w:val="00D8143B"/>
    <w:rsid w:val="00D81CA3"/>
    <w:rsid w:val="00D9061F"/>
    <w:rsid w:val="00D92819"/>
    <w:rsid w:val="00DA6858"/>
    <w:rsid w:val="00DB58DF"/>
    <w:rsid w:val="00DD5122"/>
    <w:rsid w:val="00DE02FE"/>
    <w:rsid w:val="00DE64A3"/>
    <w:rsid w:val="00DF01D8"/>
    <w:rsid w:val="00DF26E6"/>
    <w:rsid w:val="00E06BDF"/>
    <w:rsid w:val="00E1217E"/>
    <w:rsid w:val="00E2558F"/>
    <w:rsid w:val="00E35D01"/>
    <w:rsid w:val="00E3743D"/>
    <w:rsid w:val="00E635B2"/>
    <w:rsid w:val="00E65149"/>
    <w:rsid w:val="00E823E0"/>
    <w:rsid w:val="00EB08D7"/>
    <w:rsid w:val="00EB105F"/>
    <w:rsid w:val="00EB37B0"/>
    <w:rsid w:val="00EB41EF"/>
    <w:rsid w:val="00EE29AD"/>
    <w:rsid w:val="00EE34F6"/>
    <w:rsid w:val="00EF57D1"/>
    <w:rsid w:val="00F03D98"/>
    <w:rsid w:val="00F07AC9"/>
    <w:rsid w:val="00F26724"/>
    <w:rsid w:val="00F3534C"/>
    <w:rsid w:val="00F43DA9"/>
    <w:rsid w:val="00F441B8"/>
    <w:rsid w:val="00F50403"/>
    <w:rsid w:val="00F52ABC"/>
    <w:rsid w:val="00F66C0F"/>
    <w:rsid w:val="00F6728B"/>
    <w:rsid w:val="00F70246"/>
    <w:rsid w:val="00F81756"/>
    <w:rsid w:val="00F83A82"/>
    <w:rsid w:val="00F96D77"/>
    <w:rsid w:val="00FA36DF"/>
    <w:rsid w:val="00FE7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DC8293"/>
  <w15:docId w15:val="{88B6E0B0-C73C-46B8-AAAC-FB6D979A3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5CB"/>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C645BD"/>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9F5BB7"/>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9F5BB7"/>
    <w:pPr>
      <w:keepNext/>
      <w:keepLines/>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5BD"/>
    <w:rPr>
      <w:rFonts w:ascii="Times New Roman" w:eastAsiaTheme="majorEastAsia" w:hAnsi="Times New Roman" w:cstheme="majorBidi"/>
      <w:b/>
      <w:color w:val="000000" w:themeColor="text1"/>
      <w:sz w:val="24"/>
      <w:szCs w:val="32"/>
    </w:rPr>
  </w:style>
  <w:style w:type="paragraph" w:styleId="Revision">
    <w:name w:val="Revision"/>
    <w:hidden/>
    <w:uiPriority w:val="99"/>
    <w:semiHidden/>
    <w:rsid w:val="00892937"/>
    <w:pPr>
      <w:spacing w:after="0" w:line="240" w:lineRule="auto"/>
    </w:pPr>
    <w:rPr>
      <w:rFonts w:ascii="Times New Roman" w:hAnsi="Times New Roman"/>
      <w:sz w:val="24"/>
    </w:rPr>
  </w:style>
  <w:style w:type="character" w:customStyle="1" w:styleId="Heading2Char">
    <w:name w:val="Heading 2 Char"/>
    <w:basedOn w:val="DefaultParagraphFont"/>
    <w:link w:val="Heading2"/>
    <w:uiPriority w:val="9"/>
    <w:rsid w:val="009F5BB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9F5BB7"/>
    <w:rPr>
      <w:rFonts w:ascii="Times New Roman" w:eastAsiaTheme="majorEastAsia" w:hAnsi="Times New Roman" w:cstheme="majorBidi"/>
      <w:b/>
      <w:color w:val="000000" w:themeColor="text1"/>
      <w:sz w:val="24"/>
      <w:szCs w:val="24"/>
    </w:rPr>
  </w:style>
  <w:style w:type="paragraph" w:styleId="ListParagraph">
    <w:name w:val="List Paragraph"/>
    <w:basedOn w:val="Normal"/>
    <w:uiPriority w:val="34"/>
    <w:qFormat/>
    <w:rsid w:val="000E421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TotalTime>
  <Pages>4</Pages>
  <Words>2029</Words>
  <Characters>11569</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abucho</dc:creator>
  <cp:keywords/>
  <dc:description/>
  <cp:lastModifiedBy>George Kabucho</cp:lastModifiedBy>
  <cp:revision>5</cp:revision>
  <dcterms:created xsi:type="dcterms:W3CDTF">2023-05-08T17:07:00Z</dcterms:created>
  <dcterms:modified xsi:type="dcterms:W3CDTF">2023-05-11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1lEP27z"/&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